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CBB5A9" w14:textId="40FF1C11" w:rsidR="00D50AB6" w:rsidRPr="005E1BE7" w:rsidRDefault="00BC1ED8" w:rsidP="005E1BE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2C130D" w:rsidRPr="005E1BE7">
        <w:rPr>
          <w:rFonts w:ascii="Times New Roman" w:hAnsi="Times New Roman" w:cs="Times New Roman"/>
          <w:b/>
          <w:sz w:val="24"/>
          <w:szCs w:val="24"/>
        </w:rPr>
        <w:t>Tables</w:t>
      </w:r>
    </w:p>
    <w:p w14:paraId="2C67FBB2" w14:textId="3005571E" w:rsidR="00A269FA" w:rsidRPr="005E1BE7" w:rsidRDefault="00A269FA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t>Supplemental Table 1</w:t>
      </w:r>
      <w:r w:rsidR="00E46F2E" w:rsidRPr="005E1BE7">
        <w:rPr>
          <w:rFonts w:ascii="Times New Roman" w:hAnsi="Times New Roman" w:cs="Times New Roman"/>
          <w:sz w:val="24"/>
          <w:szCs w:val="24"/>
        </w:rPr>
        <w:t xml:space="preserve"> Pre- and </w:t>
      </w:r>
      <w:r w:rsidR="003F4035" w:rsidRPr="005E1BE7">
        <w:rPr>
          <w:rFonts w:ascii="Times New Roman" w:hAnsi="Times New Roman" w:cs="Times New Roman"/>
          <w:sz w:val="24"/>
          <w:szCs w:val="24"/>
        </w:rPr>
        <w:t>p</w:t>
      </w:r>
      <w:r w:rsidR="00E46F2E" w:rsidRPr="005E1BE7">
        <w:rPr>
          <w:rFonts w:ascii="Times New Roman" w:hAnsi="Times New Roman" w:cs="Times New Roman"/>
          <w:sz w:val="24"/>
          <w:szCs w:val="24"/>
        </w:rPr>
        <w:t xml:space="preserve">ost- Nutrition Label Reform </w:t>
      </w:r>
      <w:r w:rsidR="008A0567" w:rsidRPr="005E1BE7">
        <w:rPr>
          <w:rFonts w:ascii="Times New Roman" w:hAnsi="Times New Roman" w:cs="Times New Roman"/>
          <w:sz w:val="24"/>
          <w:szCs w:val="24"/>
        </w:rPr>
        <w:t>d</w:t>
      </w:r>
      <w:r w:rsidR="00E46F2E" w:rsidRPr="005E1BE7">
        <w:rPr>
          <w:rFonts w:ascii="Times New Roman" w:hAnsi="Times New Roman" w:cs="Times New Roman"/>
          <w:sz w:val="24"/>
          <w:szCs w:val="24"/>
        </w:rPr>
        <w:t xml:space="preserve">aily </w:t>
      </w:r>
      <w:r w:rsidR="008A0567" w:rsidRPr="005E1BE7">
        <w:rPr>
          <w:rFonts w:ascii="Times New Roman" w:hAnsi="Times New Roman" w:cs="Times New Roman"/>
          <w:sz w:val="24"/>
          <w:szCs w:val="24"/>
        </w:rPr>
        <w:t>v</w:t>
      </w:r>
      <w:r w:rsidR="00E46F2E" w:rsidRPr="005E1BE7">
        <w:rPr>
          <w:rFonts w:ascii="Times New Roman" w:hAnsi="Times New Roman" w:cs="Times New Roman"/>
          <w:sz w:val="24"/>
          <w:szCs w:val="24"/>
        </w:rPr>
        <w:t>alu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316"/>
        <w:gridCol w:w="4317"/>
        <w:gridCol w:w="4317"/>
      </w:tblGrid>
      <w:tr w:rsidR="00A269FA" w:rsidRPr="005E1BE7" w14:paraId="2202DCF8" w14:textId="77777777" w:rsidTr="00567CFE">
        <w:tc>
          <w:tcPr>
            <w:tcW w:w="4316" w:type="dxa"/>
            <w:vAlign w:val="center"/>
          </w:tcPr>
          <w:p w14:paraId="35F37DB4" w14:textId="4F8CEDDD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317" w:type="dxa"/>
            <w:vAlign w:val="center"/>
          </w:tcPr>
          <w:p w14:paraId="592A2467" w14:textId="0A70EF48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Pre-</w:t>
            </w:r>
            <w:r w:rsidR="00BC55BB">
              <w:rPr>
                <w:rFonts w:ascii="Times New Roman" w:hAnsi="Times New Roman" w:cs="Times New Roman"/>
                <w:sz w:val="24"/>
                <w:szCs w:val="24"/>
              </w:rPr>
              <w:t>NLR DV</w:t>
            </w:r>
            <w:r w:rsidR="002469C0" w:rsidRPr="00137B3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90B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RecNum&gt;105&lt;/RecNum&gt;&lt;DisplayText&gt;&lt;style face="superscript"&gt;(1)&lt;/style&gt;&lt;/DisplayText&gt;&lt;record&gt;&lt;rec-number&gt;105&lt;/rec-number&gt;&lt;foreign-keys&gt;&lt;key app="EN" db-id="a5p2f5efr0r5ecef0vjvtw582zatepxrvzvf" timestamp="1538775041"&gt;105&lt;/key&gt;&lt;/foreign-keys&gt;&lt;ref-type name="Web Page"&gt;12&lt;/ref-type&gt;&lt;contributors&gt;&lt;/contributors&gt;&lt;titles&gt;&lt;title&gt;U.S. Department of Health and Human Services, Food and Drug Administration, Center for Food Safety and Applied Nutrition. A Food Labeling Guide: Guidance for Industry &lt;/title&gt;&lt;/titles&gt;&lt;dates&gt;&lt;/dates&gt;&lt;urls&gt;&lt;related-urls&gt;&lt;url&gt;https://www.fda.gov/downloads/Food/GuidanceRegulation/GuidanceDocumentsRegulatoryInformation/UCM265446.pdf&lt;/url&gt;&lt;/related-urls&gt;&lt;/urls&gt;&lt;/record&gt;&lt;/Cite&gt;&lt;/EndNote&gt;</w:instrText>
            </w:r>
            <w:r w:rsidR="002469C0" w:rsidRPr="00137B3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90B92" w:rsidRPr="00590B92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)</w:t>
            </w:r>
            <w:r w:rsidR="002469C0" w:rsidRPr="00137B3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4317" w:type="dxa"/>
            <w:vAlign w:val="center"/>
          </w:tcPr>
          <w:p w14:paraId="40C35E3B" w14:textId="34D59647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Post-</w:t>
            </w:r>
            <w:r w:rsidR="00BC55BB">
              <w:rPr>
                <w:rFonts w:ascii="Times New Roman" w:hAnsi="Times New Roman" w:cs="Times New Roman"/>
                <w:sz w:val="24"/>
                <w:szCs w:val="24"/>
              </w:rPr>
              <w:t>NLR DV</w:t>
            </w:r>
            <w:r w:rsidR="00DD75B6" w:rsidRPr="00137B3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90B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RecNum&gt;73&lt;/RecNum&gt;&lt;DisplayText&gt;&lt;style face="superscript"&gt;(2)&lt;/style&gt;&lt;/DisplayText&gt;&lt;record&gt;&lt;rec-number&gt;73&lt;/rec-number&gt;&lt;foreign-keys&gt;&lt;key app="EN" db-id="a5p2f5efr0r5ecef0vjvtw582zatepxrvzvf" timestamp="1528996131"&gt;73&lt;/key&gt;&lt;/foreign-keys&gt;&lt;ref-type name="Legal Rule or Regulation"&gt;50&lt;/ref-type&gt;&lt;contributors&gt;&lt;secondary-authors&gt;&lt;author&gt;Department of Health and Human Services; Food and Drug Administration&lt;/author&gt;&lt;/secondary-authors&gt;&lt;/contributors&gt;&lt;titles&gt;&lt;title&gt;Food Labeling: Revisions of the Nutrition and Supplement Facts Label&lt;/title&gt;&lt;/titles&gt;&lt;dates&gt;&lt;/dates&gt;&lt;pub-location&gt;Federal Registry&lt;/pub-location&gt;&lt;urls&gt;&lt;/urls&gt;&lt;/record&gt;&lt;/Cite&gt;&lt;/EndNote&gt;</w:instrText>
            </w:r>
            <w:r w:rsidR="00DD75B6" w:rsidRPr="00137B3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90B92" w:rsidRPr="00590B92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2)</w:t>
            </w:r>
            <w:r w:rsidR="00DD75B6" w:rsidRPr="00137B3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A269FA" w:rsidRPr="005E1BE7" w14:paraId="1CC328E4" w14:textId="77777777" w:rsidTr="00567CFE">
        <w:tc>
          <w:tcPr>
            <w:tcW w:w="4316" w:type="dxa"/>
            <w:vAlign w:val="center"/>
          </w:tcPr>
          <w:p w14:paraId="62E3E045" w14:textId="77A74A26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Vitamin A</w:t>
            </w:r>
          </w:p>
        </w:tc>
        <w:tc>
          <w:tcPr>
            <w:tcW w:w="4317" w:type="dxa"/>
            <w:vAlign w:val="center"/>
          </w:tcPr>
          <w:p w14:paraId="5B1FB086" w14:textId="5B5FE07D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,000 IU</w:t>
            </w:r>
          </w:p>
        </w:tc>
        <w:tc>
          <w:tcPr>
            <w:tcW w:w="4317" w:type="dxa"/>
            <w:vAlign w:val="center"/>
          </w:tcPr>
          <w:p w14:paraId="69C3EF60" w14:textId="0106820B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900 </w:t>
            </w:r>
            <w:proofErr w:type="spellStart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μg</w:t>
            </w:r>
            <w:proofErr w:type="spellEnd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 RAE</w:t>
            </w:r>
            <w:r w:rsidRPr="00BC55B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</w:tr>
      <w:tr w:rsidR="00A269FA" w:rsidRPr="005E1BE7" w14:paraId="44617015" w14:textId="77777777" w:rsidTr="00567CFE">
        <w:tc>
          <w:tcPr>
            <w:tcW w:w="4316" w:type="dxa"/>
            <w:vAlign w:val="center"/>
          </w:tcPr>
          <w:p w14:paraId="060485B4" w14:textId="2FCC80C6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4317" w:type="dxa"/>
            <w:vAlign w:val="center"/>
          </w:tcPr>
          <w:p w14:paraId="7689F9D1" w14:textId="1A26F684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0 mg</w:t>
            </w:r>
          </w:p>
        </w:tc>
        <w:tc>
          <w:tcPr>
            <w:tcW w:w="4317" w:type="dxa"/>
            <w:vAlign w:val="center"/>
          </w:tcPr>
          <w:p w14:paraId="2641C64E" w14:textId="74B508C4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0 mg</w:t>
            </w:r>
          </w:p>
        </w:tc>
      </w:tr>
      <w:tr w:rsidR="00A269FA" w:rsidRPr="005E1BE7" w14:paraId="3386AA96" w14:textId="77777777" w:rsidTr="00567CFE">
        <w:tc>
          <w:tcPr>
            <w:tcW w:w="4316" w:type="dxa"/>
            <w:vAlign w:val="center"/>
          </w:tcPr>
          <w:p w14:paraId="6915B5FC" w14:textId="2AD029EC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Thiamin</w:t>
            </w:r>
          </w:p>
        </w:tc>
        <w:tc>
          <w:tcPr>
            <w:tcW w:w="4317" w:type="dxa"/>
            <w:vAlign w:val="center"/>
          </w:tcPr>
          <w:p w14:paraId="00F37505" w14:textId="07DC94D8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5 mg</w:t>
            </w:r>
          </w:p>
        </w:tc>
        <w:tc>
          <w:tcPr>
            <w:tcW w:w="4317" w:type="dxa"/>
            <w:vAlign w:val="center"/>
          </w:tcPr>
          <w:p w14:paraId="16DCE695" w14:textId="74FA2B86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2 mg</w:t>
            </w:r>
          </w:p>
        </w:tc>
      </w:tr>
      <w:tr w:rsidR="00A269FA" w:rsidRPr="005E1BE7" w14:paraId="5A74E5C5" w14:textId="77777777" w:rsidTr="00567CFE">
        <w:tc>
          <w:tcPr>
            <w:tcW w:w="4316" w:type="dxa"/>
            <w:vAlign w:val="center"/>
          </w:tcPr>
          <w:p w14:paraId="504B1445" w14:textId="2B0A808D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Riboflavin</w:t>
            </w:r>
          </w:p>
        </w:tc>
        <w:tc>
          <w:tcPr>
            <w:tcW w:w="4317" w:type="dxa"/>
            <w:vAlign w:val="center"/>
          </w:tcPr>
          <w:p w14:paraId="6B55801B" w14:textId="5AB37FC7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 mg</w:t>
            </w:r>
          </w:p>
        </w:tc>
        <w:tc>
          <w:tcPr>
            <w:tcW w:w="4317" w:type="dxa"/>
            <w:vAlign w:val="center"/>
          </w:tcPr>
          <w:p w14:paraId="4A2076A8" w14:textId="1B87D581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3 mg</w:t>
            </w:r>
          </w:p>
        </w:tc>
      </w:tr>
      <w:tr w:rsidR="00A269FA" w:rsidRPr="005E1BE7" w14:paraId="44C2FA2F" w14:textId="77777777" w:rsidTr="00567CFE">
        <w:tc>
          <w:tcPr>
            <w:tcW w:w="4316" w:type="dxa"/>
            <w:vAlign w:val="center"/>
          </w:tcPr>
          <w:p w14:paraId="519F8F22" w14:textId="122A18A3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</w:p>
        </w:tc>
        <w:tc>
          <w:tcPr>
            <w:tcW w:w="4317" w:type="dxa"/>
            <w:vAlign w:val="center"/>
          </w:tcPr>
          <w:p w14:paraId="7142D9A6" w14:textId="38FD01B6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0 mg</w:t>
            </w:r>
          </w:p>
        </w:tc>
        <w:tc>
          <w:tcPr>
            <w:tcW w:w="4317" w:type="dxa"/>
            <w:vAlign w:val="center"/>
          </w:tcPr>
          <w:p w14:paraId="2CA4AE64" w14:textId="6AFC818D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6 mg NE</w:t>
            </w:r>
            <w:r w:rsidRPr="00BC55B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</w:tr>
      <w:tr w:rsidR="00A269FA" w:rsidRPr="005E1BE7" w14:paraId="298CA23F" w14:textId="77777777" w:rsidTr="00567CFE">
        <w:tc>
          <w:tcPr>
            <w:tcW w:w="4316" w:type="dxa"/>
            <w:vAlign w:val="center"/>
          </w:tcPr>
          <w:p w14:paraId="0704BE56" w14:textId="5DF92562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137B3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4317" w:type="dxa"/>
            <w:vAlign w:val="center"/>
          </w:tcPr>
          <w:p w14:paraId="5C0693E0" w14:textId="49D7EA55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 mg</w:t>
            </w:r>
          </w:p>
        </w:tc>
        <w:tc>
          <w:tcPr>
            <w:tcW w:w="4317" w:type="dxa"/>
            <w:vAlign w:val="center"/>
          </w:tcPr>
          <w:p w14:paraId="0363DFC8" w14:textId="3C86AEBB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 mg</w:t>
            </w:r>
          </w:p>
        </w:tc>
      </w:tr>
      <w:tr w:rsidR="00A269FA" w:rsidRPr="005E1BE7" w14:paraId="57D543FD" w14:textId="77777777" w:rsidTr="00567CFE">
        <w:tc>
          <w:tcPr>
            <w:tcW w:w="4316" w:type="dxa"/>
            <w:vAlign w:val="center"/>
          </w:tcPr>
          <w:p w14:paraId="13391345" w14:textId="75A22272" w:rsidR="00A269FA" w:rsidRPr="00137B3F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Folate</w:t>
            </w:r>
          </w:p>
        </w:tc>
        <w:tc>
          <w:tcPr>
            <w:tcW w:w="4317" w:type="dxa"/>
            <w:vAlign w:val="center"/>
          </w:tcPr>
          <w:p w14:paraId="0FA50361" w14:textId="161C3C8B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400 </w:t>
            </w:r>
            <w:proofErr w:type="spellStart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μg</w:t>
            </w:r>
            <w:proofErr w:type="spellEnd"/>
          </w:p>
        </w:tc>
        <w:tc>
          <w:tcPr>
            <w:tcW w:w="4317" w:type="dxa"/>
            <w:vAlign w:val="center"/>
          </w:tcPr>
          <w:p w14:paraId="487F5463" w14:textId="00F2EDA0" w:rsidR="00A269FA" w:rsidRPr="005E1BE7" w:rsidRDefault="00A269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400 </w:t>
            </w:r>
            <w:proofErr w:type="spellStart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μg</w:t>
            </w:r>
            <w:proofErr w:type="spellEnd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 DFE</w:t>
            </w:r>
            <w:r w:rsidRPr="00BC55B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</w:tr>
      <w:tr w:rsidR="00736AE0" w:rsidRPr="005E1BE7" w14:paraId="1205C912" w14:textId="77777777" w:rsidTr="00567CFE">
        <w:tc>
          <w:tcPr>
            <w:tcW w:w="4316" w:type="dxa"/>
            <w:vAlign w:val="center"/>
          </w:tcPr>
          <w:p w14:paraId="44D93B6E" w14:textId="463FC2E3" w:rsidR="00736AE0" w:rsidRPr="00137B3F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137B3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4317" w:type="dxa"/>
            <w:vAlign w:val="center"/>
          </w:tcPr>
          <w:p w14:paraId="5CC9CA1E" w14:textId="75F43B9D" w:rsidR="00736AE0" w:rsidRPr="005E1BE7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  <w:proofErr w:type="spellStart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μg</w:t>
            </w:r>
            <w:proofErr w:type="spellEnd"/>
          </w:p>
        </w:tc>
        <w:tc>
          <w:tcPr>
            <w:tcW w:w="4317" w:type="dxa"/>
            <w:vAlign w:val="center"/>
          </w:tcPr>
          <w:p w14:paraId="445BD4F6" w14:textId="3A35E044" w:rsidR="00736AE0" w:rsidRPr="005E1BE7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2.4 </w:t>
            </w:r>
            <w:proofErr w:type="spellStart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μg</w:t>
            </w:r>
            <w:proofErr w:type="spellEnd"/>
          </w:p>
        </w:tc>
      </w:tr>
      <w:tr w:rsidR="00736AE0" w:rsidRPr="005E1BE7" w14:paraId="638608C6" w14:textId="77777777" w:rsidTr="00567CFE">
        <w:tc>
          <w:tcPr>
            <w:tcW w:w="4316" w:type="dxa"/>
            <w:vAlign w:val="center"/>
          </w:tcPr>
          <w:p w14:paraId="68B0323B" w14:textId="234E568C" w:rsidR="00736AE0" w:rsidRPr="00137B3F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4317" w:type="dxa"/>
            <w:vAlign w:val="center"/>
          </w:tcPr>
          <w:p w14:paraId="4A84030F" w14:textId="5986528A" w:rsidR="00736AE0" w:rsidRPr="005E1BE7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5 mg</w:t>
            </w:r>
          </w:p>
        </w:tc>
        <w:tc>
          <w:tcPr>
            <w:tcW w:w="4317" w:type="dxa"/>
            <w:vAlign w:val="center"/>
          </w:tcPr>
          <w:p w14:paraId="4576396E" w14:textId="3B68CFEE" w:rsidR="00736AE0" w:rsidRPr="005E1BE7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1 mg</w:t>
            </w:r>
          </w:p>
        </w:tc>
      </w:tr>
      <w:tr w:rsidR="00736AE0" w:rsidRPr="005E1BE7" w14:paraId="321D164D" w14:textId="77777777" w:rsidTr="00567CFE">
        <w:tc>
          <w:tcPr>
            <w:tcW w:w="4316" w:type="dxa"/>
            <w:vAlign w:val="center"/>
          </w:tcPr>
          <w:p w14:paraId="1444E41A" w14:textId="235CDF02" w:rsidR="00736AE0" w:rsidRPr="00137B3F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4317" w:type="dxa"/>
            <w:vAlign w:val="center"/>
          </w:tcPr>
          <w:p w14:paraId="31EF7251" w14:textId="3BA87C5B" w:rsidR="00736AE0" w:rsidRPr="005E1BE7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00 IU</w:t>
            </w:r>
          </w:p>
        </w:tc>
        <w:tc>
          <w:tcPr>
            <w:tcW w:w="4317" w:type="dxa"/>
            <w:vAlign w:val="center"/>
          </w:tcPr>
          <w:p w14:paraId="4A016218" w14:textId="0292BFB6" w:rsidR="00736AE0" w:rsidRPr="005E1BE7" w:rsidRDefault="00736AE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 xml:space="preserve">20 </w:t>
            </w:r>
            <w:proofErr w:type="spellStart"/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μg</w:t>
            </w:r>
            <w:proofErr w:type="spellEnd"/>
            <w:r w:rsidRPr="00BC55B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</w:tr>
      <w:tr w:rsidR="00736AE0" w:rsidRPr="005E1BE7" w14:paraId="39A82624" w14:textId="77777777" w:rsidTr="00567CFE">
        <w:tc>
          <w:tcPr>
            <w:tcW w:w="4316" w:type="dxa"/>
            <w:vAlign w:val="center"/>
          </w:tcPr>
          <w:p w14:paraId="5926766A" w14:textId="6D011AEB" w:rsidR="00736AE0" w:rsidRPr="00137B3F" w:rsidRDefault="00E46F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4317" w:type="dxa"/>
            <w:vAlign w:val="center"/>
          </w:tcPr>
          <w:p w14:paraId="3399933B" w14:textId="3252915B" w:rsidR="00736AE0" w:rsidRPr="005E1BE7" w:rsidRDefault="00E46F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000 mg</w:t>
            </w:r>
          </w:p>
        </w:tc>
        <w:tc>
          <w:tcPr>
            <w:tcW w:w="4317" w:type="dxa"/>
            <w:vAlign w:val="center"/>
          </w:tcPr>
          <w:p w14:paraId="25B2064B" w14:textId="3A913E86" w:rsidR="00736AE0" w:rsidRPr="005E1BE7" w:rsidRDefault="00E46F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300 mg</w:t>
            </w:r>
          </w:p>
        </w:tc>
      </w:tr>
      <w:tr w:rsidR="00736AE0" w:rsidRPr="005E1BE7" w14:paraId="6F49D737" w14:textId="77777777" w:rsidTr="00567CFE">
        <w:tc>
          <w:tcPr>
            <w:tcW w:w="4316" w:type="dxa"/>
            <w:vAlign w:val="center"/>
          </w:tcPr>
          <w:p w14:paraId="72C53344" w14:textId="032E8413" w:rsidR="00736AE0" w:rsidRPr="00137B3F" w:rsidRDefault="00E46F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B3F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4317" w:type="dxa"/>
            <w:vAlign w:val="center"/>
          </w:tcPr>
          <w:p w14:paraId="124C9A50" w14:textId="5EF4CA77" w:rsidR="00736AE0" w:rsidRPr="005E1BE7" w:rsidRDefault="00E46F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8 mg</w:t>
            </w:r>
          </w:p>
        </w:tc>
        <w:tc>
          <w:tcPr>
            <w:tcW w:w="4317" w:type="dxa"/>
            <w:vAlign w:val="center"/>
          </w:tcPr>
          <w:p w14:paraId="1FC8A40A" w14:textId="714C4244" w:rsidR="00736AE0" w:rsidRPr="005E1BE7" w:rsidRDefault="00E46F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8 mg</w:t>
            </w:r>
          </w:p>
        </w:tc>
      </w:tr>
    </w:tbl>
    <w:p w14:paraId="5584E234" w14:textId="2B5CE53C" w:rsidR="00B450DD" w:rsidRDefault="006D124A" w:rsidP="005E1BE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t>DFE, dietary folate equivalents</w:t>
      </w:r>
      <w:r>
        <w:rPr>
          <w:rFonts w:ascii="Times New Roman" w:hAnsi="Times New Roman" w:cs="Times New Roman"/>
          <w:sz w:val="24"/>
          <w:szCs w:val="24"/>
        </w:rPr>
        <w:t xml:space="preserve">; DV, daily value; </w:t>
      </w:r>
      <w:r w:rsidR="00845974" w:rsidRPr="005E1BE7">
        <w:rPr>
          <w:rFonts w:ascii="Times New Roman" w:hAnsi="Times New Roman" w:cs="Times New Roman"/>
          <w:sz w:val="24"/>
          <w:szCs w:val="24"/>
        </w:rPr>
        <w:t xml:space="preserve">IU, international units; </w:t>
      </w:r>
      <w:r w:rsidRPr="005E1BE7">
        <w:rPr>
          <w:rFonts w:ascii="Times New Roman" w:hAnsi="Times New Roman" w:cs="Times New Roman"/>
          <w:sz w:val="24"/>
          <w:szCs w:val="24"/>
        </w:rPr>
        <w:t>NE, niacin equivalents</w:t>
      </w:r>
      <w:r>
        <w:rPr>
          <w:rFonts w:ascii="Times New Roman" w:hAnsi="Times New Roman" w:cs="Times New Roman"/>
          <w:sz w:val="24"/>
          <w:szCs w:val="24"/>
        </w:rPr>
        <w:t xml:space="preserve">; NLR, Food and Drug Administration Nutrition Label Reform; </w:t>
      </w:r>
      <w:r w:rsidR="00A269FA" w:rsidRPr="005E1BE7">
        <w:rPr>
          <w:rFonts w:ascii="Times New Roman" w:hAnsi="Times New Roman" w:cs="Times New Roman"/>
          <w:sz w:val="24"/>
          <w:szCs w:val="24"/>
        </w:rPr>
        <w:t>RAE</w:t>
      </w:r>
      <w:r w:rsidR="00845974" w:rsidRPr="005E1BE7">
        <w:rPr>
          <w:rFonts w:ascii="Times New Roman" w:hAnsi="Times New Roman" w:cs="Times New Roman"/>
          <w:sz w:val="24"/>
          <w:szCs w:val="24"/>
        </w:rPr>
        <w:t>,</w:t>
      </w:r>
      <w:r w:rsidR="00A269FA" w:rsidRPr="005E1BE7">
        <w:rPr>
          <w:rFonts w:ascii="Times New Roman" w:hAnsi="Times New Roman" w:cs="Times New Roman"/>
          <w:sz w:val="24"/>
          <w:szCs w:val="24"/>
        </w:rPr>
        <w:t xml:space="preserve"> retinol activity equivalent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39116AD" w14:textId="77777777" w:rsidR="00B450DD" w:rsidRDefault="00F426E6" w:rsidP="005E1BE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450DD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A269FA" w:rsidRPr="005E1BE7">
        <w:rPr>
          <w:rFonts w:ascii="Times New Roman" w:hAnsi="Times New Roman" w:cs="Times New Roman"/>
          <w:sz w:val="24"/>
          <w:szCs w:val="24"/>
        </w:rPr>
        <w:t xml:space="preserve">1 RAE = 1 µg retinol, 12 µg </w:t>
      </w:r>
      <w:r w:rsidR="00A269FA" w:rsidRPr="005E1BE7">
        <w:rPr>
          <w:rFonts w:ascii="Times New Roman" w:hAnsi="Times New Roman" w:cs="Times New Roman"/>
          <w:sz w:val="24"/>
          <w:szCs w:val="24"/>
          <w:lang w:val="el-GR"/>
        </w:rPr>
        <w:t>β</w:t>
      </w:r>
      <w:r w:rsidR="00A269FA" w:rsidRPr="005E1BE7">
        <w:rPr>
          <w:rFonts w:ascii="Times New Roman" w:hAnsi="Times New Roman" w:cs="Times New Roman"/>
          <w:sz w:val="24"/>
          <w:szCs w:val="24"/>
        </w:rPr>
        <w:t xml:space="preserve">-carotene, 24 µg </w:t>
      </w:r>
      <w:r w:rsidR="00A269FA" w:rsidRPr="005E1BE7">
        <w:rPr>
          <w:rFonts w:ascii="Times New Roman" w:hAnsi="Times New Roman" w:cs="Times New Roman"/>
          <w:sz w:val="24"/>
          <w:szCs w:val="24"/>
          <w:lang w:val="el-GR"/>
        </w:rPr>
        <w:t>α</w:t>
      </w:r>
      <w:r w:rsidR="00A269FA" w:rsidRPr="005E1BE7">
        <w:rPr>
          <w:rFonts w:ascii="Times New Roman" w:hAnsi="Times New Roman" w:cs="Times New Roman"/>
          <w:sz w:val="24"/>
          <w:szCs w:val="24"/>
        </w:rPr>
        <w:t xml:space="preserve">-carotene or 24 µg </w:t>
      </w:r>
      <w:r w:rsidR="00A269FA" w:rsidRPr="005E1BE7">
        <w:rPr>
          <w:rFonts w:ascii="Times New Roman" w:hAnsi="Times New Roman" w:cs="Times New Roman"/>
          <w:sz w:val="24"/>
          <w:szCs w:val="24"/>
          <w:lang w:val="el-GR"/>
        </w:rPr>
        <w:t>β</w:t>
      </w:r>
      <w:r w:rsidR="00A269FA" w:rsidRPr="005E1BE7">
        <w:rPr>
          <w:rFonts w:ascii="Times New Roman" w:hAnsi="Times New Roman" w:cs="Times New Roman"/>
          <w:sz w:val="24"/>
          <w:szCs w:val="24"/>
        </w:rPr>
        <w:t>-cryptoxanthin</w:t>
      </w:r>
      <w:r w:rsidR="00845974" w:rsidRPr="005E1BE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18C5A48" w14:textId="6301D4CF" w:rsidR="00B450DD" w:rsidRDefault="00A269FA" w:rsidP="005E1BE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450DD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D87C46" w:rsidRPr="00D87C46">
        <w:rPr>
          <w:rFonts w:ascii="Times New Roman" w:hAnsi="Times New Roman" w:cs="Times New Roman"/>
          <w:sz w:val="24"/>
          <w:szCs w:val="24"/>
        </w:rPr>
        <w:t>1 NE = 1</w:t>
      </w:r>
      <w:r w:rsidRPr="00D87C46">
        <w:rPr>
          <w:rFonts w:ascii="Times New Roman" w:hAnsi="Times New Roman" w:cs="Times New Roman"/>
          <w:sz w:val="24"/>
          <w:szCs w:val="24"/>
        </w:rPr>
        <w:t xml:space="preserve"> mg niacin = 60 mg of tryptophan</w:t>
      </w:r>
      <w:r w:rsidR="00845974" w:rsidRPr="00D87C46">
        <w:rPr>
          <w:rFonts w:ascii="Times New Roman" w:hAnsi="Times New Roman" w:cs="Times New Roman"/>
          <w:sz w:val="24"/>
          <w:szCs w:val="24"/>
        </w:rPr>
        <w:t>.</w:t>
      </w:r>
      <w:r w:rsidR="00845974" w:rsidRPr="005E1BE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4157E6F" w14:textId="77777777" w:rsidR="003A1C67" w:rsidRDefault="00A269FA" w:rsidP="005E1BE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B450DD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5E1BE7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5E1BE7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5E1BE7">
        <w:rPr>
          <w:rFonts w:ascii="Times New Roman" w:hAnsi="Times New Roman" w:cs="Times New Roman"/>
          <w:sz w:val="24"/>
          <w:szCs w:val="24"/>
        </w:rPr>
        <w:t xml:space="preserve"> DFE = 1 µg food folate = 0.6 µg folic acid from fortified food or supplement</w:t>
      </w:r>
      <w:r w:rsidR="00845974" w:rsidRPr="005E1BE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F853B3" w14:textId="7A187632" w:rsidR="00A269FA" w:rsidRPr="005E1BE7" w:rsidRDefault="00736AE0" w:rsidP="003A1C67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3A1C67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E46F2E" w:rsidRPr="005E1BE7">
        <w:rPr>
          <w:rFonts w:ascii="Times New Roman" w:hAnsi="Times New Roman" w:cs="Times New Roman"/>
          <w:sz w:val="24"/>
          <w:szCs w:val="24"/>
        </w:rPr>
        <w:t xml:space="preserve">For vitamin D </w:t>
      </w:r>
      <w:r w:rsidRPr="005E1BE7">
        <w:rPr>
          <w:rFonts w:ascii="Times New Roman" w:hAnsi="Times New Roman" w:cs="Times New Roman"/>
          <w:sz w:val="24"/>
          <w:szCs w:val="24"/>
        </w:rPr>
        <w:t xml:space="preserve">1 </w:t>
      </w:r>
      <w:proofErr w:type="spellStart"/>
      <w:r w:rsidRPr="005E1BE7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5E1BE7">
        <w:rPr>
          <w:rFonts w:ascii="Times New Roman" w:hAnsi="Times New Roman" w:cs="Times New Roman"/>
          <w:sz w:val="24"/>
          <w:szCs w:val="24"/>
        </w:rPr>
        <w:t xml:space="preserve"> = 40 IU</w:t>
      </w:r>
      <w:r w:rsidR="00845974" w:rsidRPr="005E1BE7">
        <w:rPr>
          <w:rFonts w:ascii="Times New Roman" w:hAnsi="Times New Roman" w:cs="Times New Roman"/>
          <w:sz w:val="24"/>
          <w:szCs w:val="24"/>
        </w:rPr>
        <w:t>.</w:t>
      </w:r>
      <w:r w:rsidR="00002604" w:rsidRPr="005E1BE7">
        <w:rPr>
          <w:rFonts w:ascii="Times New Roman" w:hAnsi="Times New Roman" w:cs="Times New Roman"/>
          <w:sz w:val="24"/>
          <w:szCs w:val="24"/>
        </w:rPr>
        <w:br w:type="page"/>
      </w:r>
    </w:p>
    <w:p w14:paraId="3A6FC90A" w14:textId="71ACED69" w:rsidR="001F5DA3" w:rsidRPr="005E1BE7" w:rsidRDefault="001F5DA3" w:rsidP="005E1BE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lastRenderedPageBreak/>
        <w:t>Supplemental Table 2</w:t>
      </w:r>
      <w:r w:rsidR="007A328B" w:rsidRPr="005E1BE7">
        <w:rPr>
          <w:rFonts w:ascii="Times New Roman" w:hAnsi="Times New Roman" w:cs="Times New Roman"/>
          <w:b/>
          <w:sz w:val="24"/>
          <w:szCs w:val="24"/>
        </w:rPr>
        <w:t>a</w:t>
      </w:r>
      <w:r w:rsidRPr="005E1BE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Percentage </w:t>
      </w:r>
      <w:r w:rsidR="008A0567" w:rsidRPr="005E1BE7">
        <w:rPr>
          <w:rFonts w:ascii="Times New Roman" w:hAnsi="Times New Roman" w:cs="Times New Roman"/>
          <w:sz w:val="24"/>
          <w:szCs w:val="24"/>
        </w:rPr>
        <w:t>b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elow the Estimated Average Requirement (EAR) for the </w:t>
      </w:r>
      <w:r w:rsidR="008A0567" w:rsidRPr="005E1BE7">
        <w:rPr>
          <w:rFonts w:ascii="Times New Roman" w:hAnsi="Times New Roman" w:cs="Times New Roman"/>
          <w:sz w:val="24"/>
          <w:szCs w:val="24"/>
        </w:rPr>
        <w:t>t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otal </w:t>
      </w:r>
      <w:r w:rsidR="008A0567" w:rsidRPr="005E1BE7">
        <w:rPr>
          <w:rFonts w:ascii="Times New Roman" w:hAnsi="Times New Roman" w:cs="Times New Roman"/>
          <w:sz w:val="24"/>
          <w:szCs w:val="24"/>
        </w:rPr>
        <w:t>p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opulation and for </w:t>
      </w:r>
      <w:r w:rsidR="008A0567" w:rsidRPr="005E1BE7">
        <w:rPr>
          <w:rFonts w:ascii="Times New Roman" w:hAnsi="Times New Roman" w:cs="Times New Roman"/>
          <w:sz w:val="24"/>
          <w:szCs w:val="24"/>
        </w:rPr>
        <w:t>r</w:t>
      </w:r>
      <w:r w:rsidR="0033553F" w:rsidRPr="005E1BE7">
        <w:rPr>
          <w:rFonts w:ascii="Times New Roman" w:hAnsi="Times New Roman" w:cs="Times New Roman"/>
          <w:sz w:val="24"/>
          <w:szCs w:val="24"/>
        </w:rPr>
        <w:t>eady-to-</w:t>
      </w:r>
      <w:r w:rsidR="008A0567" w:rsidRPr="005E1BE7">
        <w:rPr>
          <w:rFonts w:ascii="Times New Roman" w:hAnsi="Times New Roman" w:cs="Times New Roman"/>
          <w:sz w:val="24"/>
          <w:szCs w:val="24"/>
        </w:rPr>
        <w:t>e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at </w:t>
      </w:r>
      <w:r w:rsidR="008A0567" w:rsidRPr="005E1BE7">
        <w:rPr>
          <w:rFonts w:ascii="Times New Roman" w:hAnsi="Times New Roman" w:cs="Times New Roman"/>
          <w:sz w:val="24"/>
          <w:szCs w:val="24"/>
        </w:rPr>
        <w:t>c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ereal </w:t>
      </w:r>
      <w:r w:rsidR="008A0567" w:rsidRPr="005E1BE7">
        <w:rPr>
          <w:rFonts w:ascii="Times New Roman" w:hAnsi="Times New Roman" w:cs="Times New Roman"/>
          <w:sz w:val="24"/>
          <w:szCs w:val="24"/>
        </w:rPr>
        <w:t>e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aters: </w:t>
      </w:r>
      <w:r w:rsidR="008A0567" w:rsidRPr="005E1BE7">
        <w:rPr>
          <w:rFonts w:ascii="Times New Roman" w:hAnsi="Times New Roman" w:cs="Times New Roman"/>
          <w:sz w:val="24"/>
          <w:szCs w:val="24"/>
        </w:rPr>
        <w:t>results for c</w:t>
      </w:r>
      <w:r w:rsidR="0033553F" w:rsidRPr="005E1BE7">
        <w:rPr>
          <w:rFonts w:ascii="Times New Roman" w:hAnsi="Times New Roman" w:cs="Times New Roman"/>
          <w:sz w:val="24"/>
          <w:szCs w:val="24"/>
        </w:rPr>
        <w:t xml:space="preserve">hildren and </w:t>
      </w:r>
      <w:r w:rsidR="008A0567" w:rsidRPr="005E1BE7">
        <w:rPr>
          <w:rFonts w:ascii="Times New Roman" w:hAnsi="Times New Roman" w:cs="Times New Roman"/>
          <w:sz w:val="24"/>
          <w:szCs w:val="24"/>
        </w:rPr>
        <w:t>t</w:t>
      </w:r>
      <w:r w:rsidR="0033553F" w:rsidRPr="005E1BE7">
        <w:rPr>
          <w:rFonts w:ascii="Times New Roman" w:hAnsi="Times New Roman" w:cs="Times New Roman"/>
          <w:sz w:val="24"/>
          <w:szCs w:val="24"/>
        </w:rPr>
        <w:t>oddlers</w:t>
      </w:r>
      <w:r w:rsidR="004F3569" w:rsidRPr="004F3569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33553F" w:rsidRPr="005E1BE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530"/>
        <w:gridCol w:w="997"/>
        <w:gridCol w:w="932"/>
        <w:gridCol w:w="1000"/>
        <w:gridCol w:w="948"/>
        <w:gridCol w:w="1000"/>
        <w:gridCol w:w="930"/>
        <w:gridCol w:w="997"/>
        <w:gridCol w:w="774"/>
        <w:gridCol w:w="1000"/>
        <w:gridCol w:w="917"/>
        <w:gridCol w:w="1000"/>
        <w:gridCol w:w="925"/>
      </w:tblGrid>
      <w:tr w:rsidR="004C588E" w:rsidRPr="005E1BE7" w14:paraId="6E2E5512" w14:textId="77777777" w:rsidTr="00D03FF2">
        <w:tc>
          <w:tcPr>
            <w:tcW w:w="5000" w:type="pct"/>
            <w:gridSpan w:val="13"/>
            <w:vAlign w:val="center"/>
          </w:tcPr>
          <w:p w14:paraId="46E8DB35" w14:textId="31DC7623" w:rsidR="004C588E" w:rsidRPr="00EC6EA7" w:rsidRDefault="004C588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Total Population</w:t>
            </w:r>
          </w:p>
        </w:tc>
      </w:tr>
      <w:tr w:rsidR="00EC6EA7" w:rsidRPr="005E1BE7" w14:paraId="26E643D8" w14:textId="5699EBDB" w:rsidTr="00D03FF2">
        <w:tc>
          <w:tcPr>
            <w:tcW w:w="591" w:type="pct"/>
            <w:vMerge w:val="restart"/>
            <w:vAlign w:val="center"/>
          </w:tcPr>
          <w:p w14:paraId="6D804D77" w14:textId="55C02DB2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Nutrients</w:t>
            </w:r>
          </w:p>
        </w:tc>
        <w:tc>
          <w:tcPr>
            <w:tcW w:w="2242" w:type="pct"/>
            <w:gridSpan w:val="6"/>
            <w:vAlign w:val="center"/>
          </w:tcPr>
          <w:p w14:paraId="6E28ADFD" w14:textId="18378BE1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Toddlers</w:t>
            </w:r>
            <w:r w:rsidR="005734AD" w:rsidRPr="00EC6EA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="006E0178" w:rsidRPr="00EC6EA7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="005734AD" w:rsidRPr="00EC6EA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6E0178" w:rsidRPr="00EC6EA7">
              <w:rPr>
                <w:rFonts w:ascii="Times New Roman" w:hAnsi="Times New Roman" w:cs="Times New Roman"/>
                <w:sz w:val="24"/>
                <w:szCs w:val="24"/>
              </w:rPr>
              <w:t>y</w:t>
            </w:r>
            <w:r w:rsidR="00956C06" w:rsidRPr="00EC6EA7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 xml:space="preserve"> n=559</w:t>
            </w:r>
          </w:p>
        </w:tc>
        <w:tc>
          <w:tcPr>
            <w:tcW w:w="2167" w:type="pct"/>
            <w:gridSpan w:val="6"/>
            <w:vAlign w:val="center"/>
          </w:tcPr>
          <w:p w14:paraId="29A7A225" w14:textId="6348AEBA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 xml:space="preserve">Children </w:t>
            </w:r>
            <w:r w:rsidR="005734AD" w:rsidRPr="00EC6EA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6E0178" w:rsidRPr="00EC6EA7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="005734AD" w:rsidRPr="00EC6EA7">
              <w:rPr>
                <w:rFonts w:ascii="Times New Roman" w:hAnsi="Times New Roman" w:cs="Times New Roman"/>
                <w:sz w:val="24"/>
                <w:szCs w:val="24"/>
              </w:rPr>
              <w:t>12y</w:t>
            </w:r>
            <w:r w:rsidR="00956C06" w:rsidRPr="00EC6EA7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5734AD" w:rsidRPr="00EC6EA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n=1540</w:t>
            </w:r>
          </w:p>
        </w:tc>
      </w:tr>
      <w:tr w:rsidR="00EC6EA7" w:rsidRPr="005E1BE7" w14:paraId="3E134AE9" w14:textId="0BA4364E" w:rsidTr="00D03FF2">
        <w:tc>
          <w:tcPr>
            <w:tcW w:w="591" w:type="pct"/>
            <w:vMerge/>
            <w:vAlign w:val="center"/>
          </w:tcPr>
          <w:p w14:paraId="6AC56A38" w14:textId="21FFC353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5" w:type="pct"/>
            <w:gridSpan w:val="2"/>
            <w:vAlign w:val="center"/>
          </w:tcPr>
          <w:p w14:paraId="3288C9C6" w14:textId="7D735AC9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="0048326D" w:rsidRPr="00703E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752" w:type="pct"/>
            <w:gridSpan w:val="2"/>
            <w:vAlign w:val="center"/>
          </w:tcPr>
          <w:p w14:paraId="44B18C44" w14:textId="77FC772B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="0048326D" w:rsidRPr="00703E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745" w:type="pct"/>
            <w:gridSpan w:val="2"/>
            <w:vAlign w:val="center"/>
          </w:tcPr>
          <w:p w14:paraId="6A5EF6A6" w14:textId="0C883252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="0048326D" w:rsidRPr="00703E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684" w:type="pct"/>
            <w:gridSpan w:val="2"/>
            <w:vAlign w:val="center"/>
          </w:tcPr>
          <w:p w14:paraId="5829385D" w14:textId="4D6EC30F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="0048326D" w:rsidRPr="00703E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740" w:type="pct"/>
            <w:gridSpan w:val="2"/>
            <w:vAlign w:val="center"/>
          </w:tcPr>
          <w:p w14:paraId="40641D81" w14:textId="2B74ACE6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="0048326D" w:rsidRPr="00703E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743" w:type="pct"/>
            <w:gridSpan w:val="2"/>
            <w:vAlign w:val="center"/>
          </w:tcPr>
          <w:p w14:paraId="5BCCAFE9" w14:textId="5A501059" w:rsidR="00E31E9F" w:rsidRPr="00EC6EA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="0048326D" w:rsidRPr="00703EE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</w:tr>
      <w:tr w:rsidR="00DB65EB" w:rsidRPr="005E1BE7" w14:paraId="452EC576" w14:textId="1484292A" w:rsidTr="00D03FF2">
        <w:trPr>
          <w:cantSplit/>
          <w:trHeight w:val="350"/>
        </w:trPr>
        <w:tc>
          <w:tcPr>
            <w:tcW w:w="591" w:type="pct"/>
            <w:vMerge/>
            <w:vAlign w:val="center"/>
          </w:tcPr>
          <w:p w14:paraId="052DA570" w14:textId="77777777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5" w:type="pct"/>
            <w:vAlign w:val="center"/>
          </w:tcPr>
          <w:p w14:paraId="43307688" w14:textId="33EDB8EE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60" w:type="pct"/>
            <w:vAlign w:val="center"/>
          </w:tcPr>
          <w:p w14:paraId="354005C4" w14:textId="7D2ED2BA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86" w:type="pct"/>
            <w:vAlign w:val="center"/>
          </w:tcPr>
          <w:p w14:paraId="7429F92E" w14:textId="543FE475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66" w:type="pct"/>
            <w:vAlign w:val="center"/>
          </w:tcPr>
          <w:p w14:paraId="094956C5" w14:textId="68F6540E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86" w:type="pct"/>
            <w:vAlign w:val="center"/>
          </w:tcPr>
          <w:p w14:paraId="5D927D2F" w14:textId="14FCD979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59" w:type="pct"/>
            <w:vAlign w:val="center"/>
          </w:tcPr>
          <w:p w14:paraId="57D96810" w14:textId="171D30D3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85" w:type="pct"/>
            <w:vAlign w:val="center"/>
          </w:tcPr>
          <w:p w14:paraId="4A7A0E8B" w14:textId="582E3543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299" w:type="pct"/>
            <w:vAlign w:val="center"/>
          </w:tcPr>
          <w:p w14:paraId="478CD771" w14:textId="3E23762F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86" w:type="pct"/>
            <w:vAlign w:val="center"/>
          </w:tcPr>
          <w:p w14:paraId="0131E7F1" w14:textId="38FBB5FB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54" w:type="pct"/>
            <w:vAlign w:val="center"/>
          </w:tcPr>
          <w:p w14:paraId="729BAC83" w14:textId="13F95644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86" w:type="pct"/>
            <w:vAlign w:val="center"/>
          </w:tcPr>
          <w:p w14:paraId="593624FC" w14:textId="26B1FF74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57" w:type="pct"/>
            <w:vAlign w:val="center"/>
          </w:tcPr>
          <w:p w14:paraId="0D35C59F" w14:textId="7A004260" w:rsidR="00DB65EB" w:rsidRPr="00EC6EA7" w:rsidRDefault="00DB65EB" w:rsidP="00DB65EB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</w:tr>
      <w:tr w:rsidR="00EC6EA7" w:rsidRPr="005E1BE7" w14:paraId="7E2BE914" w14:textId="77777777" w:rsidTr="00D03FF2">
        <w:tc>
          <w:tcPr>
            <w:tcW w:w="591" w:type="pct"/>
            <w:vAlign w:val="center"/>
          </w:tcPr>
          <w:p w14:paraId="468890AE" w14:textId="0CB773C6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Vitamin A</w:t>
            </w:r>
          </w:p>
        </w:tc>
        <w:tc>
          <w:tcPr>
            <w:tcW w:w="385" w:type="pct"/>
            <w:vAlign w:val="center"/>
          </w:tcPr>
          <w:p w14:paraId="002334AA" w14:textId="74E13B7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60" w:type="pct"/>
            <w:vAlign w:val="center"/>
          </w:tcPr>
          <w:p w14:paraId="61A7FBE1" w14:textId="7FB2F11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0476C155" w14:textId="0ED8B7E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66" w:type="pct"/>
            <w:vAlign w:val="center"/>
          </w:tcPr>
          <w:p w14:paraId="5AE38C87" w14:textId="2B13248E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86" w:type="pct"/>
            <w:vAlign w:val="center"/>
          </w:tcPr>
          <w:p w14:paraId="66930F27" w14:textId="186E320E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59" w:type="pct"/>
            <w:vAlign w:val="center"/>
          </w:tcPr>
          <w:p w14:paraId="32B92B87" w14:textId="56830E1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85" w:type="pct"/>
            <w:vAlign w:val="center"/>
          </w:tcPr>
          <w:p w14:paraId="04C7A427" w14:textId="7CC05B5F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</w:t>
            </w:r>
          </w:p>
        </w:tc>
        <w:tc>
          <w:tcPr>
            <w:tcW w:w="299" w:type="pct"/>
            <w:vAlign w:val="center"/>
          </w:tcPr>
          <w:p w14:paraId="79F111EE" w14:textId="7A7E559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386" w:type="pct"/>
            <w:vAlign w:val="center"/>
          </w:tcPr>
          <w:p w14:paraId="3049C648" w14:textId="5BA6EC2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.6</w:t>
            </w:r>
          </w:p>
        </w:tc>
        <w:tc>
          <w:tcPr>
            <w:tcW w:w="354" w:type="pct"/>
            <w:vAlign w:val="center"/>
          </w:tcPr>
          <w:p w14:paraId="19488483" w14:textId="2DBE941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</w:t>
            </w:r>
          </w:p>
        </w:tc>
        <w:tc>
          <w:tcPr>
            <w:tcW w:w="386" w:type="pct"/>
            <w:vAlign w:val="center"/>
          </w:tcPr>
          <w:p w14:paraId="0E104C97" w14:textId="034352B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9</w:t>
            </w:r>
          </w:p>
        </w:tc>
        <w:tc>
          <w:tcPr>
            <w:tcW w:w="357" w:type="pct"/>
            <w:vAlign w:val="center"/>
          </w:tcPr>
          <w:p w14:paraId="2256FCC5" w14:textId="48C886E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</w:t>
            </w:r>
          </w:p>
        </w:tc>
      </w:tr>
      <w:tr w:rsidR="00EC6EA7" w:rsidRPr="005E1BE7" w14:paraId="6779F593" w14:textId="77777777" w:rsidTr="00D03FF2">
        <w:tc>
          <w:tcPr>
            <w:tcW w:w="591" w:type="pct"/>
            <w:vAlign w:val="center"/>
          </w:tcPr>
          <w:p w14:paraId="507DF3EA" w14:textId="10D9A74D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85" w:type="pct"/>
            <w:vAlign w:val="center"/>
          </w:tcPr>
          <w:p w14:paraId="0B032F01" w14:textId="08F3EF6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60" w:type="pct"/>
            <w:vAlign w:val="center"/>
          </w:tcPr>
          <w:p w14:paraId="142EE86C" w14:textId="1134A96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66972D68" w14:textId="2C546E0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66" w:type="pct"/>
            <w:vAlign w:val="center"/>
          </w:tcPr>
          <w:p w14:paraId="50B5D522" w14:textId="3E0CC0B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86" w:type="pct"/>
            <w:vAlign w:val="center"/>
          </w:tcPr>
          <w:p w14:paraId="6ABE57D5" w14:textId="0A4996E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59" w:type="pct"/>
            <w:vAlign w:val="center"/>
          </w:tcPr>
          <w:p w14:paraId="233C8875" w14:textId="442EE9C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5" w:type="pct"/>
            <w:vAlign w:val="center"/>
          </w:tcPr>
          <w:p w14:paraId="644BB091" w14:textId="56CAF9D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</w:t>
            </w:r>
          </w:p>
        </w:tc>
        <w:tc>
          <w:tcPr>
            <w:tcW w:w="299" w:type="pct"/>
            <w:vAlign w:val="center"/>
          </w:tcPr>
          <w:p w14:paraId="46C19021" w14:textId="43DF8DB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</w:t>
            </w:r>
          </w:p>
        </w:tc>
        <w:tc>
          <w:tcPr>
            <w:tcW w:w="386" w:type="pct"/>
            <w:vAlign w:val="center"/>
          </w:tcPr>
          <w:p w14:paraId="0AC31995" w14:textId="724B77F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2</w:t>
            </w:r>
          </w:p>
        </w:tc>
        <w:tc>
          <w:tcPr>
            <w:tcW w:w="354" w:type="pct"/>
            <w:vAlign w:val="center"/>
          </w:tcPr>
          <w:p w14:paraId="79B92990" w14:textId="5445650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</w:p>
        </w:tc>
        <w:tc>
          <w:tcPr>
            <w:tcW w:w="386" w:type="pct"/>
            <w:vAlign w:val="center"/>
          </w:tcPr>
          <w:p w14:paraId="4F7C819B" w14:textId="054220A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4</w:t>
            </w:r>
          </w:p>
        </w:tc>
        <w:tc>
          <w:tcPr>
            <w:tcW w:w="357" w:type="pct"/>
            <w:vAlign w:val="center"/>
          </w:tcPr>
          <w:p w14:paraId="768500BB" w14:textId="54EB6F5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</w:t>
            </w:r>
          </w:p>
        </w:tc>
      </w:tr>
      <w:tr w:rsidR="00EC6EA7" w:rsidRPr="005E1BE7" w14:paraId="21A8A588" w14:textId="3E9919A1" w:rsidTr="00D03FF2">
        <w:tc>
          <w:tcPr>
            <w:tcW w:w="591" w:type="pct"/>
            <w:vAlign w:val="center"/>
          </w:tcPr>
          <w:p w14:paraId="2E5A22B3" w14:textId="77777777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385" w:type="pct"/>
            <w:vAlign w:val="center"/>
          </w:tcPr>
          <w:p w14:paraId="52F1F6E8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.2</w:t>
            </w:r>
          </w:p>
        </w:tc>
        <w:tc>
          <w:tcPr>
            <w:tcW w:w="360" w:type="pct"/>
            <w:vAlign w:val="center"/>
          </w:tcPr>
          <w:p w14:paraId="2799FFDE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</w:t>
            </w:r>
          </w:p>
        </w:tc>
        <w:tc>
          <w:tcPr>
            <w:tcW w:w="386" w:type="pct"/>
            <w:vAlign w:val="center"/>
          </w:tcPr>
          <w:p w14:paraId="59F9BC77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.7</w:t>
            </w:r>
          </w:p>
        </w:tc>
        <w:tc>
          <w:tcPr>
            <w:tcW w:w="366" w:type="pct"/>
            <w:vAlign w:val="center"/>
          </w:tcPr>
          <w:p w14:paraId="5CC012BF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</w:t>
            </w:r>
          </w:p>
        </w:tc>
        <w:tc>
          <w:tcPr>
            <w:tcW w:w="386" w:type="pct"/>
            <w:vAlign w:val="center"/>
          </w:tcPr>
          <w:p w14:paraId="4F9C0A58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.3</w:t>
            </w:r>
          </w:p>
        </w:tc>
        <w:tc>
          <w:tcPr>
            <w:tcW w:w="359" w:type="pct"/>
            <w:vAlign w:val="center"/>
          </w:tcPr>
          <w:p w14:paraId="3045AD75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</w:t>
            </w:r>
          </w:p>
        </w:tc>
        <w:tc>
          <w:tcPr>
            <w:tcW w:w="385" w:type="pct"/>
            <w:vAlign w:val="center"/>
          </w:tcPr>
          <w:p w14:paraId="7C1C3306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7</w:t>
            </w:r>
          </w:p>
        </w:tc>
        <w:tc>
          <w:tcPr>
            <w:tcW w:w="299" w:type="pct"/>
            <w:vAlign w:val="center"/>
          </w:tcPr>
          <w:p w14:paraId="60DE5EFE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86" w:type="pct"/>
            <w:vAlign w:val="center"/>
          </w:tcPr>
          <w:p w14:paraId="4DEF332E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7</w:t>
            </w:r>
          </w:p>
        </w:tc>
        <w:tc>
          <w:tcPr>
            <w:tcW w:w="354" w:type="pct"/>
            <w:vAlign w:val="center"/>
          </w:tcPr>
          <w:p w14:paraId="6C8B3DAE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86" w:type="pct"/>
            <w:vAlign w:val="center"/>
          </w:tcPr>
          <w:p w14:paraId="34CA317A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7</w:t>
            </w:r>
          </w:p>
        </w:tc>
        <w:tc>
          <w:tcPr>
            <w:tcW w:w="357" w:type="pct"/>
            <w:vAlign w:val="center"/>
          </w:tcPr>
          <w:p w14:paraId="4BD8D323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</w:tr>
      <w:tr w:rsidR="00EC6EA7" w:rsidRPr="005E1BE7" w14:paraId="2C5C864C" w14:textId="7F3EB385" w:rsidTr="00D03FF2">
        <w:tc>
          <w:tcPr>
            <w:tcW w:w="591" w:type="pct"/>
            <w:vAlign w:val="center"/>
          </w:tcPr>
          <w:p w14:paraId="5DE3195D" w14:textId="1761775A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Thiamin</w:t>
            </w:r>
          </w:p>
        </w:tc>
        <w:tc>
          <w:tcPr>
            <w:tcW w:w="385" w:type="pct"/>
            <w:vAlign w:val="center"/>
          </w:tcPr>
          <w:p w14:paraId="6C50DF25" w14:textId="112C85E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758D90E3" w14:textId="741A7A7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52FC5DCF" w14:textId="36D9D96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66" w:type="pct"/>
            <w:vAlign w:val="center"/>
          </w:tcPr>
          <w:p w14:paraId="36A7A617" w14:textId="5E758BFF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6" w:type="pct"/>
            <w:vAlign w:val="center"/>
          </w:tcPr>
          <w:p w14:paraId="589B9CAA" w14:textId="5E88981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64D61D91" w14:textId="393F9E1F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5" w:type="pct"/>
            <w:vAlign w:val="center"/>
          </w:tcPr>
          <w:p w14:paraId="05392E87" w14:textId="58A1D71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99" w:type="pct"/>
            <w:vAlign w:val="center"/>
          </w:tcPr>
          <w:p w14:paraId="7DBAA544" w14:textId="53C5604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7C6312B1" w14:textId="560C46B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4" w:type="pct"/>
            <w:vAlign w:val="center"/>
          </w:tcPr>
          <w:p w14:paraId="7FD10D34" w14:textId="30026F31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11F47C4E" w14:textId="68707CE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7" w:type="pct"/>
            <w:vAlign w:val="center"/>
          </w:tcPr>
          <w:p w14:paraId="6B516BEA" w14:textId="3E75469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EC6EA7" w:rsidRPr="005E1BE7" w14:paraId="0CB16D32" w14:textId="09F4252F" w:rsidTr="00D03FF2">
        <w:tc>
          <w:tcPr>
            <w:tcW w:w="591" w:type="pct"/>
            <w:vAlign w:val="center"/>
          </w:tcPr>
          <w:p w14:paraId="7498EE11" w14:textId="06B744C6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Riboflavin</w:t>
            </w:r>
          </w:p>
        </w:tc>
        <w:tc>
          <w:tcPr>
            <w:tcW w:w="385" w:type="pct"/>
            <w:vAlign w:val="center"/>
          </w:tcPr>
          <w:p w14:paraId="29F207ED" w14:textId="3FD6234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4526CB6A" w14:textId="1514B30A" w:rsidR="0033553F" w:rsidRPr="005E1BE7" w:rsidRDefault="0033553F" w:rsidP="005E1BE7">
            <w:pPr>
              <w:tabs>
                <w:tab w:val="right" w:pos="2122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7C5683CF" w14:textId="5625425A" w:rsidR="0033553F" w:rsidRPr="005E1BE7" w:rsidRDefault="0033553F" w:rsidP="005E1BE7">
            <w:pPr>
              <w:tabs>
                <w:tab w:val="right" w:pos="2122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1E0BA864" w14:textId="6E6F479E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047D879" w14:textId="3E1B58D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1F487320" w14:textId="3A2BB48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39754BF2" w14:textId="39B96E0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63EF5B07" w14:textId="19BE7A8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70840CC2" w14:textId="3B6F562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4" w:type="pct"/>
            <w:vAlign w:val="center"/>
          </w:tcPr>
          <w:p w14:paraId="14EA59ED" w14:textId="3949BA9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6" w:type="pct"/>
            <w:vAlign w:val="center"/>
          </w:tcPr>
          <w:p w14:paraId="7D889EDA" w14:textId="5C88F0B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7" w:type="pct"/>
            <w:vAlign w:val="center"/>
          </w:tcPr>
          <w:p w14:paraId="7D431584" w14:textId="0C86F0C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EC6EA7" w:rsidRPr="005E1BE7" w14:paraId="7CCA36F3" w14:textId="60A01006" w:rsidTr="00D03FF2">
        <w:tc>
          <w:tcPr>
            <w:tcW w:w="591" w:type="pct"/>
            <w:vAlign w:val="center"/>
          </w:tcPr>
          <w:p w14:paraId="0DB6DF79" w14:textId="6F5C2188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</w:p>
        </w:tc>
        <w:tc>
          <w:tcPr>
            <w:tcW w:w="385" w:type="pct"/>
            <w:vAlign w:val="center"/>
          </w:tcPr>
          <w:p w14:paraId="3BA7E34C" w14:textId="3C7F515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60" w:type="pct"/>
            <w:vAlign w:val="center"/>
          </w:tcPr>
          <w:p w14:paraId="32C7B93F" w14:textId="7B60A64F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86" w:type="pct"/>
            <w:vAlign w:val="center"/>
          </w:tcPr>
          <w:p w14:paraId="331A692C" w14:textId="45D922E1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66" w:type="pct"/>
            <w:vAlign w:val="center"/>
          </w:tcPr>
          <w:p w14:paraId="17419B2C" w14:textId="361BE71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86" w:type="pct"/>
            <w:vAlign w:val="center"/>
          </w:tcPr>
          <w:p w14:paraId="4AEAA6D3" w14:textId="677CE63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9" w:type="pct"/>
            <w:vAlign w:val="center"/>
          </w:tcPr>
          <w:p w14:paraId="270EBD34" w14:textId="3D97F6A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85" w:type="pct"/>
            <w:vAlign w:val="center"/>
          </w:tcPr>
          <w:p w14:paraId="7B7D317A" w14:textId="09DDA95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0CE0215D" w14:textId="17B5B46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D6CB2FF" w14:textId="30D60EA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4" w:type="pct"/>
            <w:vAlign w:val="center"/>
          </w:tcPr>
          <w:p w14:paraId="1E1B9BAF" w14:textId="1EFC406F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24304126" w14:textId="4E40A52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6A400799" w14:textId="210CF0A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EC6EA7" w:rsidRPr="005E1BE7" w14:paraId="089AB457" w14:textId="5B1C897C" w:rsidTr="00D03FF2">
        <w:tc>
          <w:tcPr>
            <w:tcW w:w="591" w:type="pct"/>
            <w:vAlign w:val="center"/>
          </w:tcPr>
          <w:p w14:paraId="74AAF944" w14:textId="2523A88D" w:rsidR="0033553F" w:rsidRPr="00EC6EA7" w:rsidRDefault="0033553F" w:rsidP="005E1BE7">
            <w:pPr>
              <w:tabs>
                <w:tab w:val="left" w:pos="1323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EC6EA7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85" w:type="pct"/>
            <w:vAlign w:val="center"/>
          </w:tcPr>
          <w:p w14:paraId="5E29A29B" w14:textId="640600B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7E500CB7" w14:textId="5557327E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6004C4B6" w14:textId="0D38F1D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31FB5A40" w14:textId="5CA214A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12C224D1" w14:textId="50FE2A5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3D0B180E" w14:textId="41AA70B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6DA6986A" w14:textId="42B3100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99" w:type="pct"/>
            <w:vAlign w:val="center"/>
          </w:tcPr>
          <w:p w14:paraId="2B3217B7" w14:textId="6A7A6D1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3BC48F0A" w14:textId="75B85DC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54" w:type="pct"/>
            <w:vAlign w:val="center"/>
          </w:tcPr>
          <w:p w14:paraId="7EB03803" w14:textId="3CF190C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86" w:type="pct"/>
            <w:vAlign w:val="center"/>
          </w:tcPr>
          <w:p w14:paraId="4961D2EF" w14:textId="1A4AF54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57" w:type="pct"/>
            <w:vAlign w:val="center"/>
          </w:tcPr>
          <w:p w14:paraId="48E600CD" w14:textId="48B0BBB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</w:tr>
      <w:tr w:rsidR="00EC6EA7" w:rsidRPr="005E1BE7" w14:paraId="51BED161" w14:textId="6B632D56" w:rsidTr="00D03FF2">
        <w:tc>
          <w:tcPr>
            <w:tcW w:w="591" w:type="pct"/>
            <w:vAlign w:val="center"/>
          </w:tcPr>
          <w:p w14:paraId="320518B1" w14:textId="7B629E2B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Folate</w:t>
            </w:r>
          </w:p>
        </w:tc>
        <w:tc>
          <w:tcPr>
            <w:tcW w:w="385" w:type="pct"/>
            <w:vAlign w:val="center"/>
          </w:tcPr>
          <w:p w14:paraId="089102CA" w14:textId="115AC09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60" w:type="pct"/>
            <w:vAlign w:val="center"/>
          </w:tcPr>
          <w:p w14:paraId="3E24B39C" w14:textId="619B737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210B324D" w14:textId="23AA6E4F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66" w:type="pct"/>
            <w:vAlign w:val="center"/>
          </w:tcPr>
          <w:p w14:paraId="45958A84" w14:textId="5C5695C1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86" w:type="pct"/>
            <w:vAlign w:val="center"/>
          </w:tcPr>
          <w:p w14:paraId="14EFBBED" w14:textId="00BBEAC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9" w:type="pct"/>
            <w:vAlign w:val="center"/>
          </w:tcPr>
          <w:p w14:paraId="4C0941FF" w14:textId="442A89B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85" w:type="pct"/>
            <w:vAlign w:val="center"/>
          </w:tcPr>
          <w:p w14:paraId="1A35B7BE" w14:textId="2EF21EE1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299" w:type="pct"/>
            <w:vAlign w:val="center"/>
          </w:tcPr>
          <w:p w14:paraId="19D6C147" w14:textId="1997642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86" w:type="pct"/>
            <w:vAlign w:val="center"/>
          </w:tcPr>
          <w:p w14:paraId="5EC17EAF" w14:textId="5FEABBEE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54" w:type="pct"/>
            <w:vAlign w:val="center"/>
          </w:tcPr>
          <w:p w14:paraId="4025DAC3" w14:textId="4B38926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86" w:type="pct"/>
            <w:vAlign w:val="center"/>
          </w:tcPr>
          <w:p w14:paraId="074646DB" w14:textId="54550CF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  <w:tc>
          <w:tcPr>
            <w:tcW w:w="357" w:type="pct"/>
            <w:vAlign w:val="center"/>
          </w:tcPr>
          <w:p w14:paraId="2E18F522" w14:textId="5DDF95F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</w:tr>
      <w:tr w:rsidR="00EC6EA7" w:rsidRPr="005E1BE7" w14:paraId="124231E9" w14:textId="139FB4B7" w:rsidTr="00D03FF2">
        <w:tc>
          <w:tcPr>
            <w:tcW w:w="591" w:type="pct"/>
            <w:vAlign w:val="center"/>
          </w:tcPr>
          <w:p w14:paraId="207363F0" w14:textId="3A661A7A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EC6EA7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385" w:type="pct"/>
            <w:vAlign w:val="center"/>
          </w:tcPr>
          <w:p w14:paraId="05CD9EAC" w14:textId="7A129EDF" w:rsidR="0033553F" w:rsidRPr="005E1BE7" w:rsidRDefault="0033553F" w:rsidP="005E1BE7">
            <w:pPr>
              <w:tabs>
                <w:tab w:val="right" w:pos="212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3C4CCD9A" w14:textId="3765C81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697871B9" w14:textId="56B94C81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4CAFABCF" w14:textId="1DB8D54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0A5F09BB" w14:textId="56DA7AD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7B050320" w14:textId="16A6EAC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5" w:type="pct"/>
            <w:vAlign w:val="center"/>
          </w:tcPr>
          <w:p w14:paraId="0A55EBAC" w14:textId="1C89FDB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1D3EE181" w14:textId="74D6D6A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105DD84D" w14:textId="70F6A77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4" w:type="pct"/>
            <w:vAlign w:val="center"/>
          </w:tcPr>
          <w:p w14:paraId="7B3FAB8E" w14:textId="4182E9AD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54A55F85" w14:textId="564B7846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7" w:type="pct"/>
            <w:vAlign w:val="center"/>
          </w:tcPr>
          <w:p w14:paraId="674E51BF" w14:textId="2851FAE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EC6EA7" w:rsidRPr="005E1BE7" w14:paraId="736A4551" w14:textId="3376248C" w:rsidTr="00D03FF2">
        <w:tc>
          <w:tcPr>
            <w:tcW w:w="591" w:type="pct"/>
            <w:vAlign w:val="center"/>
          </w:tcPr>
          <w:p w14:paraId="10817EC2" w14:textId="4DAADA8E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85" w:type="pct"/>
            <w:vAlign w:val="center"/>
          </w:tcPr>
          <w:p w14:paraId="52E88B0D" w14:textId="2E8F4FE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0</w:t>
            </w:r>
          </w:p>
        </w:tc>
        <w:tc>
          <w:tcPr>
            <w:tcW w:w="360" w:type="pct"/>
            <w:vAlign w:val="center"/>
          </w:tcPr>
          <w:p w14:paraId="3E2B62DD" w14:textId="4AF9345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86" w:type="pct"/>
            <w:vAlign w:val="center"/>
          </w:tcPr>
          <w:p w14:paraId="217C9CC4" w14:textId="555A159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66" w:type="pct"/>
            <w:vAlign w:val="center"/>
          </w:tcPr>
          <w:p w14:paraId="4496D4EF" w14:textId="7BFB4B3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86" w:type="pct"/>
            <w:vAlign w:val="center"/>
          </w:tcPr>
          <w:p w14:paraId="6973A479" w14:textId="7280BB5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359" w:type="pct"/>
            <w:vAlign w:val="center"/>
          </w:tcPr>
          <w:p w14:paraId="14799305" w14:textId="4F9FF45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85" w:type="pct"/>
            <w:vAlign w:val="center"/>
          </w:tcPr>
          <w:p w14:paraId="1709F139" w14:textId="466C76B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.9</w:t>
            </w:r>
          </w:p>
        </w:tc>
        <w:tc>
          <w:tcPr>
            <w:tcW w:w="299" w:type="pct"/>
            <w:vAlign w:val="center"/>
          </w:tcPr>
          <w:p w14:paraId="7377D957" w14:textId="4A12C8D5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86" w:type="pct"/>
            <w:vAlign w:val="center"/>
          </w:tcPr>
          <w:p w14:paraId="57D9E34D" w14:textId="4DAF6D5E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.8</w:t>
            </w:r>
          </w:p>
        </w:tc>
        <w:tc>
          <w:tcPr>
            <w:tcW w:w="354" w:type="pct"/>
            <w:vAlign w:val="center"/>
          </w:tcPr>
          <w:p w14:paraId="5CF1F52F" w14:textId="5E038EC1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86" w:type="pct"/>
            <w:vAlign w:val="center"/>
          </w:tcPr>
          <w:p w14:paraId="495801B6" w14:textId="498879A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.1</w:t>
            </w:r>
          </w:p>
        </w:tc>
        <w:tc>
          <w:tcPr>
            <w:tcW w:w="357" w:type="pct"/>
            <w:vAlign w:val="center"/>
          </w:tcPr>
          <w:p w14:paraId="504683B3" w14:textId="13AEBE1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</w:tr>
      <w:tr w:rsidR="00EC6EA7" w:rsidRPr="005E1BE7" w14:paraId="2C536C80" w14:textId="176B702B" w:rsidTr="00D03FF2">
        <w:tc>
          <w:tcPr>
            <w:tcW w:w="591" w:type="pct"/>
            <w:vAlign w:val="center"/>
          </w:tcPr>
          <w:p w14:paraId="4EF233CE" w14:textId="711D0109" w:rsidR="0033553F" w:rsidRPr="00EC6EA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85" w:type="pct"/>
            <w:vAlign w:val="center"/>
          </w:tcPr>
          <w:p w14:paraId="3CBA3795" w14:textId="00BDA22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60" w:type="pct"/>
            <w:vAlign w:val="center"/>
          </w:tcPr>
          <w:p w14:paraId="4EF32F7C" w14:textId="060314AE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62719883" w14:textId="3F3D0E8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66" w:type="pct"/>
            <w:vAlign w:val="center"/>
          </w:tcPr>
          <w:p w14:paraId="3AF4CC15" w14:textId="2462788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86" w:type="pct"/>
            <w:vAlign w:val="center"/>
          </w:tcPr>
          <w:p w14:paraId="5C460A15" w14:textId="70B607A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9" w:type="pct"/>
            <w:vAlign w:val="center"/>
          </w:tcPr>
          <w:p w14:paraId="05FDBA46" w14:textId="1250E8F1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5" w:type="pct"/>
            <w:vAlign w:val="center"/>
          </w:tcPr>
          <w:p w14:paraId="71DFBF75" w14:textId="4505137B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2FC0D5E7" w14:textId="6EC93CC8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13DAD610" w14:textId="392DC276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54" w:type="pct"/>
            <w:vAlign w:val="center"/>
          </w:tcPr>
          <w:p w14:paraId="4D52E0CE" w14:textId="2B8A01CF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86" w:type="pct"/>
            <w:vAlign w:val="center"/>
          </w:tcPr>
          <w:p w14:paraId="7F871320" w14:textId="68742CF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7" w:type="pct"/>
            <w:vAlign w:val="center"/>
          </w:tcPr>
          <w:p w14:paraId="7BF5C016" w14:textId="4BEE574C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EC6EA7" w:rsidRPr="005E1BE7" w14:paraId="36C67922" w14:textId="6C9F5C25" w:rsidTr="00D03FF2">
        <w:tc>
          <w:tcPr>
            <w:tcW w:w="591" w:type="pct"/>
            <w:vAlign w:val="center"/>
          </w:tcPr>
          <w:p w14:paraId="177642C5" w14:textId="66AEB655" w:rsidR="0033553F" w:rsidRPr="00EC6EA7" w:rsidRDefault="0033553F" w:rsidP="005E1BE7">
            <w:pPr>
              <w:tabs>
                <w:tab w:val="right" w:pos="2121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85" w:type="pct"/>
            <w:vAlign w:val="center"/>
          </w:tcPr>
          <w:p w14:paraId="2EEC31FF" w14:textId="5795C70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3646C07B" w14:textId="280028F6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352F50A" w14:textId="293036AB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308F6FFA" w14:textId="39ADF4AB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9C7A084" w14:textId="619026F3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4A65A17F" w14:textId="72332884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37F17228" w14:textId="2FA653E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2</w:t>
            </w:r>
          </w:p>
        </w:tc>
        <w:tc>
          <w:tcPr>
            <w:tcW w:w="299" w:type="pct"/>
            <w:vAlign w:val="center"/>
          </w:tcPr>
          <w:p w14:paraId="44B54D63" w14:textId="1AED99D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</w:t>
            </w:r>
          </w:p>
        </w:tc>
        <w:tc>
          <w:tcPr>
            <w:tcW w:w="386" w:type="pct"/>
            <w:vAlign w:val="center"/>
          </w:tcPr>
          <w:p w14:paraId="7A66952B" w14:textId="283292B0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5</w:t>
            </w:r>
          </w:p>
        </w:tc>
        <w:tc>
          <w:tcPr>
            <w:tcW w:w="354" w:type="pct"/>
            <w:vAlign w:val="center"/>
          </w:tcPr>
          <w:p w14:paraId="4C759A64" w14:textId="37322069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</w:t>
            </w:r>
          </w:p>
        </w:tc>
        <w:tc>
          <w:tcPr>
            <w:tcW w:w="386" w:type="pct"/>
            <w:vAlign w:val="center"/>
          </w:tcPr>
          <w:p w14:paraId="56B0CD43" w14:textId="19123802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57" w:type="pct"/>
            <w:vAlign w:val="center"/>
          </w:tcPr>
          <w:p w14:paraId="57BF627F" w14:textId="6AFB72BA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0</w:t>
            </w:r>
          </w:p>
        </w:tc>
      </w:tr>
      <w:tr w:rsidR="0033553F" w:rsidRPr="005E1BE7" w14:paraId="2F9903D0" w14:textId="77777777" w:rsidTr="00D03FF2">
        <w:tc>
          <w:tcPr>
            <w:tcW w:w="5000" w:type="pct"/>
            <w:gridSpan w:val="13"/>
            <w:vAlign w:val="center"/>
          </w:tcPr>
          <w:p w14:paraId="2341D51A" w14:textId="4DC19559" w:rsidR="0033553F" w:rsidRPr="009E3614" w:rsidRDefault="002F625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TE</w:t>
            </w:r>
            <w:r w:rsidR="001C0110"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ereal</w:t>
            </w:r>
            <w:r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Eaters</w:t>
            </w:r>
            <w:r w:rsidR="00994481" w:rsidRPr="00703EE3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||</w:t>
            </w:r>
          </w:p>
        </w:tc>
      </w:tr>
      <w:tr w:rsidR="00EC6EA7" w:rsidRPr="005E1BE7" w14:paraId="034E599D" w14:textId="77777777" w:rsidTr="00D03FF2">
        <w:tc>
          <w:tcPr>
            <w:tcW w:w="591" w:type="pct"/>
            <w:vAlign w:val="center"/>
          </w:tcPr>
          <w:p w14:paraId="6C950B91" w14:textId="77777777" w:rsidR="0033553F" w:rsidRPr="005E1BE7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242" w:type="pct"/>
            <w:gridSpan w:val="6"/>
            <w:vAlign w:val="center"/>
          </w:tcPr>
          <w:p w14:paraId="551AC40A" w14:textId="4A978EAB" w:rsidR="0033553F" w:rsidRPr="009E3614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ddlers</w:t>
            </w:r>
            <w:r w:rsidR="005734AD"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1</w:t>
            </w:r>
            <w:r w:rsid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o </w:t>
            </w:r>
            <w:r w:rsidR="005734AD"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y</w:t>
            </w:r>
            <w:r w:rsidR="00956C06"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n=237</w:t>
            </w:r>
          </w:p>
        </w:tc>
        <w:tc>
          <w:tcPr>
            <w:tcW w:w="2167" w:type="pct"/>
            <w:gridSpan w:val="6"/>
            <w:vAlign w:val="center"/>
          </w:tcPr>
          <w:p w14:paraId="7BDDB3F9" w14:textId="1E2FA808" w:rsidR="0033553F" w:rsidRPr="009E3614" w:rsidRDefault="003355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ildren</w:t>
            </w:r>
            <w:r w:rsidR="005734AD"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4</w:t>
            </w:r>
            <w:r w:rsid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o </w:t>
            </w:r>
            <w:r w:rsidR="005734AD"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 w:rsid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</w:t>
            </w:r>
            <w:r w:rsidR="00956C06"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Pr="009E36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n=589</w:t>
            </w:r>
          </w:p>
        </w:tc>
      </w:tr>
      <w:tr w:rsidR="00EC6EA7" w:rsidRPr="005E1BE7" w14:paraId="43C4168A" w14:textId="77777777" w:rsidTr="00D03FF2">
        <w:tc>
          <w:tcPr>
            <w:tcW w:w="591" w:type="pct"/>
            <w:vAlign w:val="center"/>
          </w:tcPr>
          <w:p w14:paraId="56BE23B1" w14:textId="767CC989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Vitamin A</w:t>
            </w:r>
          </w:p>
        </w:tc>
        <w:tc>
          <w:tcPr>
            <w:tcW w:w="385" w:type="pct"/>
            <w:vAlign w:val="center"/>
          </w:tcPr>
          <w:p w14:paraId="576C224E" w14:textId="2C4C81F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60" w:type="pct"/>
            <w:vAlign w:val="center"/>
          </w:tcPr>
          <w:p w14:paraId="6A6CDE7A" w14:textId="0E227125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6D9FEDD9" w14:textId="5A5B4373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</w:t>
            </w:r>
          </w:p>
        </w:tc>
        <w:tc>
          <w:tcPr>
            <w:tcW w:w="366" w:type="pct"/>
            <w:vAlign w:val="center"/>
          </w:tcPr>
          <w:p w14:paraId="2B747D84" w14:textId="7A3776A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386" w:type="pct"/>
            <w:vAlign w:val="center"/>
          </w:tcPr>
          <w:p w14:paraId="2F000925" w14:textId="3CCFE9BE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59" w:type="pct"/>
            <w:vAlign w:val="center"/>
          </w:tcPr>
          <w:p w14:paraId="2F6BA244" w14:textId="0F46E848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85" w:type="pct"/>
            <w:vAlign w:val="center"/>
          </w:tcPr>
          <w:p w14:paraId="4F3CCBAA" w14:textId="2E49C5DC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</w:t>
            </w:r>
          </w:p>
        </w:tc>
        <w:tc>
          <w:tcPr>
            <w:tcW w:w="299" w:type="pct"/>
            <w:vAlign w:val="center"/>
          </w:tcPr>
          <w:p w14:paraId="6A5E251A" w14:textId="5F384922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86" w:type="pct"/>
            <w:vAlign w:val="center"/>
          </w:tcPr>
          <w:p w14:paraId="38C24950" w14:textId="0D5A90B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0</w:t>
            </w:r>
          </w:p>
        </w:tc>
        <w:tc>
          <w:tcPr>
            <w:tcW w:w="354" w:type="pct"/>
            <w:vAlign w:val="center"/>
          </w:tcPr>
          <w:p w14:paraId="10834700" w14:textId="666F985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</w:t>
            </w:r>
          </w:p>
        </w:tc>
        <w:tc>
          <w:tcPr>
            <w:tcW w:w="386" w:type="pct"/>
            <w:vAlign w:val="center"/>
          </w:tcPr>
          <w:p w14:paraId="174782AD" w14:textId="62355C10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57" w:type="pct"/>
            <w:vAlign w:val="center"/>
          </w:tcPr>
          <w:p w14:paraId="2D6CD8C0" w14:textId="3419ACB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EC6EA7" w:rsidRPr="005E1BE7" w14:paraId="1E524A05" w14:textId="77777777" w:rsidTr="00D03FF2">
        <w:tc>
          <w:tcPr>
            <w:tcW w:w="591" w:type="pct"/>
            <w:vAlign w:val="center"/>
          </w:tcPr>
          <w:p w14:paraId="6E60D37E" w14:textId="5D6ED15C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85" w:type="pct"/>
            <w:vAlign w:val="center"/>
          </w:tcPr>
          <w:p w14:paraId="139E823C" w14:textId="7F629FFE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60" w:type="pct"/>
            <w:vAlign w:val="center"/>
          </w:tcPr>
          <w:p w14:paraId="42F6FC35" w14:textId="05A0D0DB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6" w:type="pct"/>
            <w:vAlign w:val="center"/>
          </w:tcPr>
          <w:p w14:paraId="183650E0" w14:textId="05792586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66" w:type="pct"/>
            <w:vAlign w:val="center"/>
          </w:tcPr>
          <w:p w14:paraId="76C9701F" w14:textId="13A12F7E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86" w:type="pct"/>
            <w:vAlign w:val="center"/>
          </w:tcPr>
          <w:p w14:paraId="28DF51CB" w14:textId="29A7B5E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1A51AE64" w14:textId="21F9996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5" w:type="pct"/>
            <w:vAlign w:val="center"/>
          </w:tcPr>
          <w:p w14:paraId="4A9BFD68" w14:textId="7F7E2F39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2</w:t>
            </w:r>
          </w:p>
        </w:tc>
        <w:tc>
          <w:tcPr>
            <w:tcW w:w="299" w:type="pct"/>
            <w:vAlign w:val="center"/>
          </w:tcPr>
          <w:p w14:paraId="5D5558C5" w14:textId="26E689C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  <w:tc>
          <w:tcPr>
            <w:tcW w:w="386" w:type="pct"/>
            <w:vAlign w:val="center"/>
          </w:tcPr>
          <w:p w14:paraId="2E3B5D2D" w14:textId="753F884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2</w:t>
            </w:r>
          </w:p>
        </w:tc>
        <w:tc>
          <w:tcPr>
            <w:tcW w:w="354" w:type="pct"/>
            <w:vAlign w:val="center"/>
          </w:tcPr>
          <w:p w14:paraId="3672587F" w14:textId="215B08F8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86" w:type="pct"/>
            <w:vAlign w:val="center"/>
          </w:tcPr>
          <w:p w14:paraId="5BB9CF1C" w14:textId="3C73E68A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</w:t>
            </w:r>
          </w:p>
        </w:tc>
        <w:tc>
          <w:tcPr>
            <w:tcW w:w="357" w:type="pct"/>
            <w:vAlign w:val="center"/>
          </w:tcPr>
          <w:p w14:paraId="024B5040" w14:textId="45600AC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</w:t>
            </w:r>
          </w:p>
        </w:tc>
      </w:tr>
      <w:tr w:rsidR="00EC6EA7" w:rsidRPr="005E1BE7" w14:paraId="777C5C47" w14:textId="77777777" w:rsidTr="00D03FF2">
        <w:tc>
          <w:tcPr>
            <w:tcW w:w="591" w:type="pct"/>
            <w:vAlign w:val="center"/>
          </w:tcPr>
          <w:p w14:paraId="7FD9ACE2" w14:textId="481252E5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385" w:type="pct"/>
            <w:vAlign w:val="center"/>
          </w:tcPr>
          <w:p w14:paraId="5CCA4AB8" w14:textId="31F17E29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.6</w:t>
            </w:r>
          </w:p>
        </w:tc>
        <w:tc>
          <w:tcPr>
            <w:tcW w:w="360" w:type="pct"/>
            <w:vAlign w:val="center"/>
          </w:tcPr>
          <w:p w14:paraId="57A14EFB" w14:textId="5ECF4998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386" w:type="pct"/>
            <w:vAlign w:val="center"/>
          </w:tcPr>
          <w:p w14:paraId="625FE0BA" w14:textId="35F96897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.9</w:t>
            </w:r>
          </w:p>
        </w:tc>
        <w:tc>
          <w:tcPr>
            <w:tcW w:w="366" w:type="pct"/>
            <w:vAlign w:val="center"/>
          </w:tcPr>
          <w:p w14:paraId="133D2ED8" w14:textId="76456F6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86" w:type="pct"/>
            <w:vAlign w:val="center"/>
          </w:tcPr>
          <w:p w14:paraId="2D3ABDD5" w14:textId="2E30DFD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.8</w:t>
            </w:r>
          </w:p>
        </w:tc>
        <w:tc>
          <w:tcPr>
            <w:tcW w:w="359" w:type="pct"/>
            <w:vAlign w:val="center"/>
          </w:tcPr>
          <w:p w14:paraId="4191520C" w14:textId="4BE99D6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</w:t>
            </w:r>
          </w:p>
        </w:tc>
        <w:tc>
          <w:tcPr>
            <w:tcW w:w="385" w:type="pct"/>
            <w:vAlign w:val="center"/>
          </w:tcPr>
          <w:p w14:paraId="7F055CA3" w14:textId="22EDB67E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.2</w:t>
            </w:r>
          </w:p>
        </w:tc>
        <w:tc>
          <w:tcPr>
            <w:tcW w:w="299" w:type="pct"/>
            <w:vAlign w:val="center"/>
          </w:tcPr>
          <w:p w14:paraId="0BBFE7F5" w14:textId="08CEF49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86" w:type="pct"/>
            <w:vAlign w:val="center"/>
          </w:tcPr>
          <w:p w14:paraId="5C325687" w14:textId="45187E8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3</w:t>
            </w:r>
          </w:p>
        </w:tc>
        <w:tc>
          <w:tcPr>
            <w:tcW w:w="354" w:type="pct"/>
            <w:vAlign w:val="center"/>
          </w:tcPr>
          <w:p w14:paraId="122E5F8C" w14:textId="18D9D530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</w:p>
        </w:tc>
        <w:tc>
          <w:tcPr>
            <w:tcW w:w="386" w:type="pct"/>
            <w:vAlign w:val="center"/>
          </w:tcPr>
          <w:p w14:paraId="181443EC" w14:textId="4F3F747E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.8</w:t>
            </w:r>
          </w:p>
        </w:tc>
        <w:tc>
          <w:tcPr>
            <w:tcW w:w="357" w:type="pct"/>
            <w:vAlign w:val="center"/>
          </w:tcPr>
          <w:p w14:paraId="5C7E61D7" w14:textId="53995E4B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</w:tr>
      <w:tr w:rsidR="00EC6EA7" w:rsidRPr="005E1BE7" w14:paraId="05C38AE7" w14:textId="77777777" w:rsidTr="00D03FF2">
        <w:tc>
          <w:tcPr>
            <w:tcW w:w="591" w:type="pct"/>
            <w:vAlign w:val="center"/>
          </w:tcPr>
          <w:p w14:paraId="6B90740A" w14:textId="1C364235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Thiamin</w:t>
            </w:r>
          </w:p>
        </w:tc>
        <w:tc>
          <w:tcPr>
            <w:tcW w:w="385" w:type="pct"/>
            <w:vAlign w:val="center"/>
          </w:tcPr>
          <w:p w14:paraId="1FC0A722" w14:textId="6896BC6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3CD894CD" w14:textId="79C68A64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BD140F5" w14:textId="50B80966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05B5D199" w14:textId="3F4D7DA0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2B367ED9" w14:textId="1AD9285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64AD215F" w14:textId="17EE24F8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60E631D8" w14:textId="260D05E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7A1320BA" w14:textId="5CA73CAA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ADB8A0A" w14:textId="16CF1AE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54" w:type="pct"/>
            <w:vAlign w:val="center"/>
          </w:tcPr>
          <w:p w14:paraId="634B6EE2" w14:textId="2246EA6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5FE9B85B" w14:textId="159B41E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24525640" w14:textId="003BA4D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EC6EA7" w:rsidRPr="005E1BE7" w14:paraId="102748FE" w14:textId="77777777" w:rsidTr="00D03FF2">
        <w:tc>
          <w:tcPr>
            <w:tcW w:w="591" w:type="pct"/>
            <w:vAlign w:val="center"/>
          </w:tcPr>
          <w:p w14:paraId="33399E87" w14:textId="5B7B4D4D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Riboflavin</w:t>
            </w:r>
          </w:p>
        </w:tc>
        <w:tc>
          <w:tcPr>
            <w:tcW w:w="385" w:type="pct"/>
            <w:vAlign w:val="center"/>
          </w:tcPr>
          <w:p w14:paraId="44836334" w14:textId="24515D5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7F81AAA3" w14:textId="60768854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C7C2CDF" w14:textId="3E58E16C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32D23204" w14:textId="72CCBD1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4D59679" w14:textId="337EA818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50FA83B0" w14:textId="1D03761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359AC7B6" w14:textId="28D51962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0DEC639E" w14:textId="123B88B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0B6575A" w14:textId="10F88C3B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2E41DEF4" w14:textId="2A286C4E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30130684" w14:textId="6BCFC10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64EDC18E" w14:textId="1C2C26F2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EC6EA7" w:rsidRPr="005E1BE7" w14:paraId="5776DA0D" w14:textId="77777777" w:rsidTr="00D03FF2">
        <w:tc>
          <w:tcPr>
            <w:tcW w:w="591" w:type="pct"/>
            <w:vAlign w:val="center"/>
          </w:tcPr>
          <w:p w14:paraId="41923BE0" w14:textId="090B8AC9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</w:p>
        </w:tc>
        <w:tc>
          <w:tcPr>
            <w:tcW w:w="385" w:type="pct"/>
            <w:vAlign w:val="center"/>
          </w:tcPr>
          <w:p w14:paraId="220FE30F" w14:textId="1AD7FF3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56867264" w14:textId="6B668B50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7EDF4C27" w14:textId="57FB6DF4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66" w:type="pct"/>
            <w:vAlign w:val="center"/>
          </w:tcPr>
          <w:p w14:paraId="57796E9A" w14:textId="63B6071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86" w:type="pct"/>
            <w:vAlign w:val="center"/>
          </w:tcPr>
          <w:p w14:paraId="6894DC4A" w14:textId="593A512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9" w:type="pct"/>
            <w:vAlign w:val="center"/>
          </w:tcPr>
          <w:p w14:paraId="31D3F4A0" w14:textId="2D47F23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85" w:type="pct"/>
            <w:vAlign w:val="center"/>
          </w:tcPr>
          <w:p w14:paraId="2B5C6DA0" w14:textId="3C236EBC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13E66241" w14:textId="365C04D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85403E6" w14:textId="03320D6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4" w:type="pct"/>
            <w:vAlign w:val="center"/>
          </w:tcPr>
          <w:p w14:paraId="1A264F72" w14:textId="323856AC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6" w:type="pct"/>
            <w:vAlign w:val="center"/>
          </w:tcPr>
          <w:p w14:paraId="4AC2876E" w14:textId="3661D7C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23D25796" w14:textId="62A0EA1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EC6EA7" w:rsidRPr="005E1BE7" w14:paraId="655A76BC" w14:textId="77777777" w:rsidTr="00D03FF2">
        <w:tc>
          <w:tcPr>
            <w:tcW w:w="591" w:type="pct"/>
            <w:vAlign w:val="center"/>
          </w:tcPr>
          <w:p w14:paraId="3AA9B3E7" w14:textId="6BA29013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9E361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85" w:type="pct"/>
            <w:vAlign w:val="center"/>
          </w:tcPr>
          <w:p w14:paraId="1B67747F" w14:textId="567E07FC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6AECDBDD" w14:textId="3C053BB8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1BBBA22D" w14:textId="2FD0CE46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0849599D" w14:textId="7886116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00FF9788" w14:textId="4A5631D9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6864F86C" w14:textId="67C329D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049B3409" w14:textId="452A3A4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5127F251" w14:textId="0009E58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487FE59" w14:textId="16B7F119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4" w:type="pct"/>
            <w:vAlign w:val="center"/>
          </w:tcPr>
          <w:p w14:paraId="7035458A" w14:textId="29A8F94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46B9BB97" w14:textId="526F7B2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5E5E5E74" w14:textId="19D3E8C0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EC6EA7" w:rsidRPr="005E1BE7" w14:paraId="418B0708" w14:textId="77777777" w:rsidTr="00D03FF2">
        <w:tc>
          <w:tcPr>
            <w:tcW w:w="591" w:type="pct"/>
            <w:vAlign w:val="center"/>
          </w:tcPr>
          <w:p w14:paraId="50CDA94B" w14:textId="13E13202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Folate</w:t>
            </w:r>
          </w:p>
        </w:tc>
        <w:tc>
          <w:tcPr>
            <w:tcW w:w="385" w:type="pct"/>
            <w:vAlign w:val="center"/>
          </w:tcPr>
          <w:p w14:paraId="7CE476B0" w14:textId="4148258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63AA32F9" w14:textId="07D5BD96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1372702C" w14:textId="2DD6E6C7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66" w:type="pct"/>
            <w:vAlign w:val="center"/>
          </w:tcPr>
          <w:p w14:paraId="2846092C" w14:textId="28603E7B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86" w:type="pct"/>
            <w:vAlign w:val="center"/>
          </w:tcPr>
          <w:p w14:paraId="21DAB7E0" w14:textId="0F49B48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5ECCCC83" w14:textId="199F493B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5" w:type="pct"/>
            <w:vAlign w:val="center"/>
          </w:tcPr>
          <w:p w14:paraId="71CEAA02" w14:textId="0EC91A0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205D0890" w14:textId="53F83DDB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2C1E3D47" w14:textId="7569E70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</w:t>
            </w:r>
          </w:p>
        </w:tc>
        <w:tc>
          <w:tcPr>
            <w:tcW w:w="354" w:type="pct"/>
            <w:vAlign w:val="center"/>
          </w:tcPr>
          <w:p w14:paraId="1F2192C7" w14:textId="7AD1DE8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386" w:type="pct"/>
            <w:vAlign w:val="center"/>
          </w:tcPr>
          <w:p w14:paraId="6608A8CB" w14:textId="60529DC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357" w:type="pct"/>
            <w:vAlign w:val="center"/>
          </w:tcPr>
          <w:p w14:paraId="75405F0A" w14:textId="5C7CF40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</w:tr>
      <w:tr w:rsidR="00EC6EA7" w:rsidRPr="005E1BE7" w14:paraId="04596D1C" w14:textId="77777777" w:rsidTr="00D03FF2">
        <w:tc>
          <w:tcPr>
            <w:tcW w:w="591" w:type="pct"/>
            <w:vAlign w:val="center"/>
          </w:tcPr>
          <w:p w14:paraId="69F708D5" w14:textId="09C28D33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9E3614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385" w:type="pct"/>
            <w:vAlign w:val="center"/>
          </w:tcPr>
          <w:p w14:paraId="451AC785" w14:textId="07AF8DA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2F6501A0" w14:textId="74D94ADA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0FC1577" w14:textId="4F198694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71D054DD" w14:textId="214CBF7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60548BEF" w14:textId="185B3BEA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26892E29" w14:textId="7F162C2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77BCA8AB" w14:textId="10A83A6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1B9F96CB" w14:textId="20D4FBF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468A829" w14:textId="25D26927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54" w:type="pct"/>
            <w:vAlign w:val="center"/>
          </w:tcPr>
          <w:p w14:paraId="4E08127F" w14:textId="1418C8C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26BA77AB" w14:textId="15DB11F9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5A8D9351" w14:textId="104D4039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EC6EA7" w:rsidRPr="005E1BE7" w14:paraId="6DD6DA1C" w14:textId="77777777" w:rsidTr="00D03FF2">
        <w:tc>
          <w:tcPr>
            <w:tcW w:w="591" w:type="pct"/>
            <w:vAlign w:val="center"/>
          </w:tcPr>
          <w:p w14:paraId="53113E63" w14:textId="03D326A6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85" w:type="pct"/>
            <w:vAlign w:val="center"/>
          </w:tcPr>
          <w:p w14:paraId="57934F34" w14:textId="567E56EA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</w:p>
        </w:tc>
        <w:tc>
          <w:tcPr>
            <w:tcW w:w="360" w:type="pct"/>
            <w:vAlign w:val="center"/>
          </w:tcPr>
          <w:p w14:paraId="495265AB" w14:textId="47D93A15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386" w:type="pct"/>
            <w:vAlign w:val="center"/>
          </w:tcPr>
          <w:p w14:paraId="79131A8C" w14:textId="739600C2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366" w:type="pct"/>
            <w:vAlign w:val="center"/>
          </w:tcPr>
          <w:p w14:paraId="6CEE6D5C" w14:textId="5CA7F71B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  <w:tc>
          <w:tcPr>
            <w:tcW w:w="386" w:type="pct"/>
            <w:vAlign w:val="center"/>
          </w:tcPr>
          <w:p w14:paraId="11E6500C" w14:textId="32BF9E8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359" w:type="pct"/>
            <w:vAlign w:val="center"/>
          </w:tcPr>
          <w:p w14:paraId="4B9985F2" w14:textId="7C325598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</w:t>
            </w:r>
          </w:p>
        </w:tc>
        <w:tc>
          <w:tcPr>
            <w:tcW w:w="385" w:type="pct"/>
            <w:vAlign w:val="center"/>
          </w:tcPr>
          <w:p w14:paraId="5BB4677C" w14:textId="320AA84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.2</w:t>
            </w:r>
          </w:p>
        </w:tc>
        <w:tc>
          <w:tcPr>
            <w:tcW w:w="299" w:type="pct"/>
            <w:vAlign w:val="center"/>
          </w:tcPr>
          <w:p w14:paraId="32F2E055" w14:textId="5DE6493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86" w:type="pct"/>
            <w:vAlign w:val="center"/>
          </w:tcPr>
          <w:p w14:paraId="2A94E004" w14:textId="669491C2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.8</w:t>
            </w:r>
          </w:p>
        </w:tc>
        <w:tc>
          <w:tcPr>
            <w:tcW w:w="354" w:type="pct"/>
            <w:vAlign w:val="center"/>
          </w:tcPr>
          <w:p w14:paraId="2C62C9B4" w14:textId="6CA8AF3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386" w:type="pct"/>
            <w:vAlign w:val="center"/>
          </w:tcPr>
          <w:p w14:paraId="64E0C678" w14:textId="1E55E45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.7</w:t>
            </w:r>
          </w:p>
        </w:tc>
        <w:tc>
          <w:tcPr>
            <w:tcW w:w="357" w:type="pct"/>
            <w:vAlign w:val="center"/>
          </w:tcPr>
          <w:p w14:paraId="1E2ADFC2" w14:textId="602582B1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</w:tr>
      <w:tr w:rsidR="00EC6EA7" w:rsidRPr="005E1BE7" w14:paraId="13AB575E" w14:textId="77777777" w:rsidTr="00D03FF2">
        <w:tc>
          <w:tcPr>
            <w:tcW w:w="591" w:type="pct"/>
            <w:vAlign w:val="center"/>
          </w:tcPr>
          <w:p w14:paraId="6EF4F545" w14:textId="0437F23F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85" w:type="pct"/>
            <w:vAlign w:val="center"/>
          </w:tcPr>
          <w:p w14:paraId="46724F94" w14:textId="7155113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2A63AFD1" w14:textId="6782128A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D5CB09A" w14:textId="040E34BE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66" w:type="pct"/>
            <w:vAlign w:val="center"/>
          </w:tcPr>
          <w:p w14:paraId="77EFEF51" w14:textId="300A131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86" w:type="pct"/>
            <w:vAlign w:val="center"/>
          </w:tcPr>
          <w:p w14:paraId="4ABCDB6E" w14:textId="0D8C6BA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4A3ADF1B" w14:textId="5F0A7B8C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5" w:type="pct"/>
            <w:vAlign w:val="center"/>
          </w:tcPr>
          <w:p w14:paraId="4F8DE7F9" w14:textId="30328533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12091B25" w14:textId="1D2CB91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02630C33" w14:textId="57C6613B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54" w:type="pct"/>
            <w:vAlign w:val="center"/>
          </w:tcPr>
          <w:p w14:paraId="2CD7A505" w14:textId="708CEA2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86" w:type="pct"/>
            <w:vAlign w:val="center"/>
          </w:tcPr>
          <w:p w14:paraId="67E275E7" w14:textId="68FFAC36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75D1FB87" w14:textId="337E8FE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EC6EA7" w:rsidRPr="005E1BE7" w14:paraId="211ED945" w14:textId="77777777" w:rsidTr="00D03FF2">
        <w:tc>
          <w:tcPr>
            <w:tcW w:w="591" w:type="pct"/>
            <w:vAlign w:val="center"/>
          </w:tcPr>
          <w:p w14:paraId="3377D82A" w14:textId="79F3B4B6" w:rsidR="00114B41" w:rsidRPr="009E3614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3614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85" w:type="pct"/>
            <w:vAlign w:val="center"/>
          </w:tcPr>
          <w:p w14:paraId="17AC807A" w14:textId="156891E5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4FC98B28" w14:textId="67B1C7B2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1EC5846" w14:textId="2A46D8C6" w:rsidR="00114B41" w:rsidRPr="005E1BE7" w:rsidRDefault="00114B41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630327A1" w14:textId="7AF6E6F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0B144028" w14:textId="6D08678D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22EE01E5" w14:textId="76797EE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1FCB6CFC" w14:textId="2E079AA0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99" w:type="pct"/>
            <w:vAlign w:val="center"/>
          </w:tcPr>
          <w:p w14:paraId="5A20BB43" w14:textId="74C3B31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86" w:type="pct"/>
            <w:vAlign w:val="center"/>
          </w:tcPr>
          <w:p w14:paraId="34BCF0A0" w14:textId="12BA06FF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</w:t>
            </w:r>
          </w:p>
        </w:tc>
        <w:tc>
          <w:tcPr>
            <w:tcW w:w="354" w:type="pct"/>
            <w:vAlign w:val="center"/>
          </w:tcPr>
          <w:p w14:paraId="4F680A8F" w14:textId="05AB1A8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0</w:t>
            </w:r>
          </w:p>
        </w:tc>
        <w:tc>
          <w:tcPr>
            <w:tcW w:w="386" w:type="pct"/>
            <w:vAlign w:val="center"/>
          </w:tcPr>
          <w:p w14:paraId="6569E105" w14:textId="1024DE12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57" w:type="pct"/>
            <w:vAlign w:val="center"/>
          </w:tcPr>
          <w:p w14:paraId="29EA6B30" w14:textId="71682124" w:rsidR="00114B41" w:rsidRPr="005E1BE7" w:rsidRDefault="00114B4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</w:tr>
    </w:tbl>
    <w:p w14:paraId="74E8CED9" w14:textId="77777777" w:rsidR="000F2890" w:rsidRDefault="001F5DA3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5E1BE7">
        <w:rPr>
          <w:rFonts w:ascii="Times New Roman" w:hAnsi="Times New Roman" w:cs="Times New Roman"/>
          <w:sz w:val="24"/>
          <w:szCs w:val="24"/>
        </w:rPr>
        <w:t>EAR,</w:t>
      </w:r>
      <w:proofErr w:type="gramEnd"/>
      <w:r w:rsidRPr="005E1BE7">
        <w:rPr>
          <w:rFonts w:ascii="Times New Roman" w:hAnsi="Times New Roman" w:cs="Times New Roman"/>
          <w:sz w:val="24"/>
          <w:szCs w:val="24"/>
        </w:rPr>
        <w:t xml:space="preserve"> estimated average requirement; SE, standard error</w:t>
      </w:r>
      <w:r w:rsidR="001C0110" w:rsidRPr="005E1BE7">
        <w:rPr>
          <w:rFonts w:ascii="Times New Roman" w:hAnsi="Times New Roman" w:cs="Times New Roman"/>
          <w:sz w:val="24"/>
          <w:szCs w:val="24"/>
        </w:rPr>
        <w:t>; RTE, ready-to-eat</w:t>
      </w:r>
      <w:r w:rsidR="002F6253" w:rsidRPr="005E1BE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5ABC2AF" w14:textId="28DD4565" w:rsidR="000F2890" w:rsidRDefault="002F6253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007095" w:rsidRPr="00E12F25">
        <w:rPr>
          <w:rFonts w:ascii="Times New Roman" w:hAnsi="Times New Roman" w:cs="Times New Roman"/>
          <w:sz w:val="24"/>
          <w:szCs w:val="24"/>
        </w:rPr>
        <w:t xml:space="preserve">Data are from the National Health and Nutrition Examination Survey </w:t>
      </w:r>
      <w:r w:rsidR="00007095">
        <w:rPr>
          <w:rFonts w:ascii="Times New Roman" w:hAnsi="Times New Roman" w:cs="Times New Roman"/>
          <w:sz w:val="24"/>
          <w:szCs w:val="24"/>
        </w:rPr>
        <w:t xml:space="preserve">(NHANES) </w:t>
      </w:r>
      <w:r w:rsidR="00007095" w:rsidRPr="00E12F25">
        <w:rPr>
          <w:rFonts w:ascii="Times New Roman" w:hAnsi="Times New Roman" w:cs="Times New Roman"/>
          <w:sz w:val="24"/>
          <w:szCs w:val="24"/>
        </w:rPr>
        <w:t>2013-2014 excluding pregnant and lactating women</w:t>
      </w:r>
      <w:r w:rsidR="00007095">
        <w:rPr>
          <w:rFonts w:ascii="Times New Roman" w:hAnsi="Times New Roman" w:cs="Times New Roman"/>
          <w:sz w:val="24"/>
          <w:szCs w:val="24"/>
        </w:rPr>
        <w:t xml:space="preserve"> using</w:t>
      </w:r>
      <w:r w:rsidR="00007095" w:rsidRPr="00E12F25">
        <w:rPr>
          <w:rFonts w:ascii="Times New Roman" w:hAnsi="Times New Roman" w:cs="Times New Roman"/>
          <w:sz w:val="24"/>
          <w:szCs w:val="24"/>
        </w:rPr>
        <w:t xml:space="preserve"> self-reported food intake from day one 24-hour food rec</w:t>
      </w:r>
      <w:r w:rsidR="00007095">
        <w:rPr>
          <w:rFonts w:ascii="Times New Roman" w:hAnsi="Times New Roman" w:cs="Times New Roman"/>
          <w:sz w:val="24"/>
          <w:szCs w:val="24"/>
        </w:rPr>
        <w:t>all</w:t>
      </w:r>
      <w:r w:rsidR="00007095" w:rsidRPr="00E12F25">
        <w:rPr>
          <w:rFonts w:ascii="Times New Roman" w:hAnsi="Times New Roman" w:cs="Times New Roman"/>
          <w:sz w:val="24"/>
          <w:szCs w:val="24"/>
        </w:rPr>
        <w:t>s</w:t>
      </w:r>
      <w:r w:rsidR="00007095">
        <w:rPr>
          <w:rFonts w:ascii="Times New Roman" w:hAnsi="Times New Roman" w:cs="Times New Roman"/>
          <w:sz w:val="24"/>
          <w:szCs w:val="24"/>
        </w:rPr>
        <w:t>.</w:t>
      </w:r>
      <w:r w:rsidR="0000709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D8A3EE3" w14:textId="3BE45756" w:rsidR="000F2890" w:rsidRDefault="0048326D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="000F2890"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>Baselin</w:t>
      </w:r>
      <w:r w:rsidR="005734AD" w:rsidRPr="005E1BE7">
        <w:rPr>
          <w:rFonts w:ascii="Times New Roman" w:hAnsi="Times New Roman" w:cs="Times New Roman"/>
          <w:sz w:val="24"/>
          <w:szCs w:val="24"/>
        </w:rPr>
        <w:t>e</w:t>
      </w:r>
      <w:r w:rsidR="00311EE1"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4046AB" w:rsidRPr="005E1BE7">
        <w:rPr>
          <w:rFonts w:ascii="Times New Roman" w:hAnsi="Times New Roman" w:cs="Times New Roman"/>
          <w:sz w:val="24"/>
          <w:szCs w:val="24"/>
        </w:rPr>
        <w:t>v</w:t>
      </w:r>
      <w:r w:rsidR="005734AD" w:rsidRPr="005E1BE7">
        <w:rPr>
          <w:rFonts w:ascii="Times New Roman" w:hAnsi="Times New Roman" w:cs="Times New Roman"/>
          <w:sz w:val="24"/>
          <w:szCs w:val="24"/>
        </w:rPr>
        <w:t xml:space="preserve">alues represent </w:t>
      </w:r>
      <w:r w:rsidR="00007095">
        <w:rPr>
          <w:rFonts w:ascii="Times New Roman" w:hAnsi="Times New Roman" w:cs="Times New Roman"/>
          <w:sz w:val="24"/>
          <w:szCs w:val="24"/>
        </w:rPr>
        <w:t>NHANES 2013-2014</w:t>
      </w:r>
      <w:r w:rsidR="005734AD" w:rsidRPr="005E1BE7">
        <w:rPr>
          <w:rFonts w:ascii="Times New Roman" w:hAnsi="Times New Roman" w:cs="Times New Roman"/>
          <w:sz w:val="24"/>
          <w:szCs w:val="24"/>
        </w:rPr>
        <w:t xml:space="preserve"> nutrient intakes</w:t>
      </w:r>
      <w:r w:rsidR="00007095">
        <w:rPr>
          <w:rFonts w:ascii="Times New Roman" w:hAnsi="Times New Roman" w:cs="Times New Roman"/>
          <w:sz w:val="24"/>
          <w:szCs w:val="24"/>
        </w:rPr>
        <w:t>.</w:t>
      </w:r>
    </w:p>
    <w:p w14:paraId="42552678" w14:textId="0EAE42FF" w:rsidR="00703EE3" w:rsidRDefault="0048326D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="000F2890">
        <w:rPr>
          <w:rFonts w:ascii="Times New Roman" w:hAnsi="Times New Roman" w:cs="Times New Roman"/>
          <w:sz w:val="24"/>
          <w:szCs w:val="24"/>
        </w:rPr>
        <w:t xml:space="preserve"> </w:t>
      </w:r>
      <w:r w:rsidR="007D1BEB">
        <w:rPr>
          <w:rFonts w:ascii="Times New Roman" w:hAnsi="Times New Roman" w:cs="Times New Roman"/>
          <w:sz w:val="24"/>
          <w:szCs w:val="24"/>
        </w:rPr>
        <w:t>For the zero fortification, we modeled removing all fortification of the nutrients listed in this table.</w:t>
      </w:r>
    </w:p>
    <w:p w14:paraId="53E635DC" w14:textId="1803DD4E" w:rsidR="00703EE3" w:rsidRDefault="0048326D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3518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="00783518" w:rsidRPr="00783518">
        <w:rPr>
          <w:rFonts w:ascii="Times New Roman" w:hAnsi="Times New Roman" w:cs="Times New Roman"/>
          <w:sz w:val="24"/>
          <w:szCs w:val="24"/>
        </w:rPr>
        <w:t xml:space="preserve"> </w:t>
      </w:r>
      <w:r w:rsidR="00783518">
        <w:rPr>
          <w:rFonts w:ascii="Times New Roman" w:hAnsi="Times New Roman" w:cs="Times New Roman"/>
          <w:sz w:val="24"/>
          <w:szCs w:val="24"/>
        </w:rPr>
        <w:t>In the optimized fortification scenario, we modeled fortification levels of 10% of the daily value for vitamins A, C and D, riboflavin, niacin and calcium, and 20% of the daily value for thiamin, vitamins B</w:t>
      </w:r>
      <w:r w:rsidR="00783518" w:rsidRPr="006931B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783518">
        <w:rPr>
          <w:rFonts w:ascii="Times New Roman" w:hAnsi="Times New Roman" w:cs="Times New Roman"/>
          <w:sz w:val="24"/>
          <w:szCs w:val="24"/>
        </w:rPr>
        <w:t xml:space="preserve"> and B</w:t>
      </w:r>
      <w:r w:rsidR="00783518" w:rsidRPr="006931B8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="00783518">
        <w:rPr>
          <w:rFonts w:ascii="Times New Roman" w:hAnsi="Times New Roman" w:cs="Times New Roman"/>
          <w:sz w:val="24"/>
          <w:szCs w:val="24"/>
        </w:rPr>
        <w:t>, folic acid, iron and zinc.</w:t>
      </w:r>
    </w:p>
    <w:p w14:paraId="3C077E4E" w14:textId="57B19D23" w:rsidR="005734AD" w:rsidRPr="005E1BE7" w:rsidRDefault="00994481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03EE3">
        <w:rPr>
          <w:rFonts w:ascii="Times New Roman" w:hAnsi="Times New Roman" w:cs="Times New Roman"/>
          <w:b/>
          <w:color w:val="000000"/>
          <w:sz w:val="24"/>
          <w:szCs w:val="24"/>
          <w:vertAlign w:val="superscript"/>
        </w:rPr>
        <w:lastRenderedPageBreak/>
        <w:t>||</w:t>
      </w:r>
      <w:r w:rsidRPr="005E1BE7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>RTE</w:t>
      </w:r>
      <w:r w:rsidR="009F4197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cereal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eaters are individuals who reported consuming any quantity of RTE</w:t>
      </w:r>
      <w:r w:rsidR="009F4197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cereal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on Day 1 of their 24</w:t>
      </w:r>
      <w:r w:rsidR="00C84A8D" w:rsidRPr="005E1BE7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>hour dietary recall</w:t>
      </w:r>
      <w:r w:rsidR="00EA6DCE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from the National Health and Nutrition Examination Survey (NHANES) 2013-2014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755BA345" w14:textId="07C56D87" w:rsidR="007A328B" w:rsidRPr="005E1BE7" w:rsidRDefault="007A328B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br w:type="page"/>
      </w:r>
    </w:p>
    <w:p w14:paraId="3E8BB18D" w14:textId="45D617C3" w:rsidR="00872C8F" w:rsidRPr="005E1BE7" w:rsidRDefault="00872C8F" w:rsidP="005E1BE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lastRenderedPageBreak/>
        <w:t>Supplemental Table 2</w:t>
      </w:r>
      <w:r w:rsidR="00C52E26" w:rsidRPr="005E1BE7">
        <w:rPr>
          <w:rFonts w:ascii="Times New Roman" w:hAnsi="Times New Roman" w:cs="Times New Roman"/>
          <w:b/>
          <w:sz w:val="24"/>
          <w:szCs w:val="24"/>
        </w:rPr>
        <w:t>b</w:t>
      </w:r>
      <w:r w:rsidRPr="005E1BE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Percentage </w:t>
      </w:r>
      <w:r w:rsidR="008A0567" w:rsidRPr="005E1BE7">
        <w:rPr>
          <w:rFonts w:ascii="Times New Roman" w:hAnsi="Times New Roman" w:cs="Times New Roman"/>
          <w:sz w:val="24"/>
          <w:szCs w:val="24"/>
        </w:rPr>
        <w:t>b</w:t>
      </w:r>
      <w:r w:rsidRPr="005E1BE7">
        <w:rPr>
          <w:rFonts w:ascii="Times New Roman" w:hAnsi="Times New Roman" w:cs="Times New Roman"/>
          <w:sz w:val="24"/>
          <w:szCs w:val="24"/>
        </w:rPr>
        <w:t xml:space="preserve">elow the Estimated Average Requirement (EAR) for the </w:t>
      </w:r>
      <w:r w:rsidR="008A0567" w:rsidRPr="005E1BE7">
        <w:rPr>
          <w:rFonts w:ascii="Times New Roman" w:hAnsi="Times New Roman" w:cs="Times New Roman"/>
          <w:sz w:val="24"/>
          <w:szCs w:val="24"/>
        </w:rPr>
        <w:t>t</w:t>
      </w:r>
      <w:r w:rsidRPr="005E1BE7">
        <w:rPr>
          <w:rFonts w:ascii="Times New Roman" w:hAnsi="Times New Roman" w:cs="Times New Roman"/>
          <w:sz w:val="24"/>
          <w:szCs w:val="24"/>
        </w:rPr>
        <w:t xml:space="preserve">otal </w:t>
      </w:r>
      <w:r w:rsidR="008A0567" w:rsidRPr="005E1BE7">
        <w:rPr>
          <w:rFonts w:ascii="Times New Roman" w:hAnsi="Times New Roman" w:cs="Times New Roman"/>
          <w:sz w:val="24"/>
          <w:szCs w:val="24"/>
        </w:rPr>
        <w:t>p</w:t>
      </w:r>
      <w:r w:rsidRPr="005E1BE7">
        <w:rPr>
          <w:rFonts w:ascii="Times New Roman" w:hAnsi="Times New Roman" w:cs="Times New Roman"/>
          <w:sz w:val="24"/>
          <w:szCs w:val="24"/>
        </w:rPr>
        <w:t xml:space="preserve">opulation and for </w:t>
      </w:r>
      <w:r w:rsidR="008A0567" w:rsidRPr="005E1BE7">
        <w:rPr>
          <w:rFonts w:ascii="Times New Roman" w:hAnsi="Times New Roman" w:cs="Times New Roman"/>
          <w:sz w:val="24"/>
          <w:szCs w:val="24"/>
        </w:rPr>
        <w:t>r</w:t>
      </w:r>
      <w:r w:rsidRPr="005E1BE7">
        <w:rPr>
          <w:rFonts w:ascii="Times New Roman" w:hAnsi="Times New Roman" w:cs="Times New Roman"/>
          <w:sz w:val="24"/>
          <w:szCs w:val="24"/>
        </w:rPr>
        <w:t>eady-to-</w:t>
      </w:r>
      <w:r w:rsidR="008A0567" w:rsidRPr="005E1BE7">
        <w:rPr>
          <w:rFonts w:ascii="Times New Roman" w:hAnsi="Times New Roman" w:cs="Times New Roman"/>
          <w:sz w:val="24"/>
          <w:szCs w:val="24"/>
        </w:rPr>
        <w:t>e</w:t>
      </w:r>
      <w:r w:rsidRPr="005E1BE7">
        <w:rPr>
          <w:rFonts w:ascii="Times New Roman" w:hAnsi="Times New Roman" w:cs="Times New Roman"/>
          <w:sz w:val="24"/>
          <w:szCs w:val="24"/>
        </w:rPr>
        <w:t xml:space="preserve">at </w:t>
      </w:r>
      <w:r w:rsidR="008A0567" w:rsidRPr="005E1BE7">
        <w:rPr>
          <w:rFonts w:ascii="Times New Roman" w:hAnsi="Times New Roman" w:cs="Times New Roman"/>
          <w:sz w:val="24"/>
          <w:szCs w:val="24"/>
        </w:rPr>
        <w:t>c</w:t>
      </w:r>
      <w:r w:rsidRPr="005E1BE7">
        <w:rPr>
          <w:rFonts w:ascii="Times New Roman" w:hAnsi="Times New Roman" w:cs="Times New Roman"/>
          <w:sz w:val="24"/>
          <w:szCs w:val="24"/>
        </w:rPr>
        <w:t xml:space="preserve">ereal </w:t>
      </w:r>
      <w:r w:rsidR="008A0567" w:rsidRPr="005E1BE7">
        <w:rPr>
          <w:rFonts w:ascii="Times New Roman" w:hAnsi="Times New Roman" w:cs="Times New Roman"/>
          <w:sz w:val="24"/>
          <w:szCs w:val="24"/>
        </w:rPr>
        <w:t>e</w:t>
      </w:r>
      <w:r w:rsidRPr="005E1BE7">
        <w:rPr>
          <w:rFonts w:ascii="Times New Roman" w:hAnsi="Times New Roman" w:cs="Times New Roman"/>
          <w:sz w:val="24"/>
          <w:szCs w:val="24"/>
        </w:rPr>
        <w:t xml:space="preserve">aters: </w:t>
      </w:r>
      <w:r w:rsidR="008A0567" w:rsidRPr="005E1BE7">
        <w:rPr>
          <w:rFonts w:ascii="Times New Roman" w:hAnsi="Times New Roman" w:cs="Times New Roman"/>
          <w:sz w:val="24"/>
          <w:szCs w:val="24"/>
        </w:rPr>
        <w:t>results for t</w:t>
      </w:r>
      <w:r w:rsidRPr="005E1BE7">
        <w:rPr>
          <w:rFonts w:ascii="Times New Roman" w:hAnsi="Times New Roman" w:cs="Times New Roman"/>
          <w:sz w:val="24"/>
          <w:szCs w:val="24"/>
        </w:rPr>
        <w:t xml:space="preserve">eens and </w:t>
      </w:r>
      <w:r w:rsidR="008A0567" w:rsidRPr="005E1BE7">
        <w:rPr>
          <w:rFonts w:ascii="Times New Roman" w:hAnsi="Times New Roman" w:cs="Times New Roman"/>
          <w:sz w:val="24"/>
          <w:szCs w:val="24"/>
        </w:rPr>
        <w:t>a</w:t>
      </w:r>
      <w:r w:rsidRPr="005E1BE7">
        <w:rPr>
          <w:rFonts w:ascii="Times New Roman" w:hAnsi="Times New Roman" w:cs="Times New Roman"/>
          <w:sz w:val="24"/>
          <w:szCs w:val="24"/>
        </w:rPr>
        <w:t>dults</w:t>
      </w:r>
      <w:r w:rsidR="004F3569" w:rsidRPr="00CA78AF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E1BE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283"/>
        <w:gridCol w:w="870"/>
        <w:gridCol w:w="813"/>
        <w:gridCol w:w="930"/>
        <w:gridCol w:w="870"/>
        <w:gridCol w:w="870"/>
        <w:gridCol w:w="870"/>
        <w:gridCol w:w="16"/>
        <w:gridCol w:w="855"/>
        <w:gridCol w:w="813"/>
        <w:gridCol w:w="930"/>
        <w:gridCol w:w="870"/>
        <w:gridCol w:w="870"/>
        <w:gridCol w:w="870"/>
        <w:gridCol w:w="1220"/>
      </w:tblGrid>
      <w:tr w:rsidR="00E31E9F" w:rsidRPr="005E1BE7" w14:paraId="24AE76A6" w14:textId="77777777" w:rsidTr="00040716">
        <w:tc>
          <w:tcPr>
            <w:tcW w:w="5000" w:type="pct"/>
            <w:gridSpan w:val="15"/>
            <w:vAlign w:val="center"/>
          </w:tcPr>
          <w:p w14:paraId="0A9C2E72" w14:textId="7BD8C3A2" w:rsidR="00E31E9F" w:rsidRPr="00CA78AF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Total Population</w:t>
            </w:r>
          </w:p>
        </w:tc>
      </w:tr>
      <w:tr w:rsidR="00D03FF2" w:rsidRPr="005E1BE7" w14:paraId="58D46CA0" w14:textId="77777777" w:rsidTr="00CA78AF">
        <w:tc>
          <w:tcPr>
            <w:tcW w:w="495" w:type="pct"/>
            <w:vMerge w:val="restart"/>
            <w:vAlign w:val="center"/>
          </w:tcPr>
          <w:p w14:paraId="4C8B462B" w14:textId="77777777" w:rsidR="00E31E9F" w:rsidRPr="005E1BE7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023" w:type="pct"/>
            <w:gridSpan w:val="7"/>
            <w:vAlign w:val="center"/>
          </w:tcPr>
          <w:p w14:paraId="74E92588" w14:textId="38F622D4" w:rsidR="00E31E9F" w:rsidRPr="00CA78AF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 xml:space="preserve">Teens </w:t>
            </w:r>
            <w:r w:rsidR="00956C06" w:rsidRPr="00CA78AF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 w:rsidR="00CA78AF" w:rsidRPr="00CA78AF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="00956C06" w:rsidRPr="00CA78AF">
              <w:rPr>
                <w:rFonts w:ascii="Times New Roman" w:hAnsi="Times New Roman" w:cs="Times New Roman"/>
                <w:sz w:val="24"/>
                <w:szCs w:val="24"/>
              </w:rPr>
              <w:t xml:space="preserve">18y, </w:t>
            </w: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n=992</w:t>
            </w:r>
          </w:p>
        </w:tc>
        <w:tc>
          <w:tcPr>
            <w:tcW w:w="2011" w:type="pct"/>
            <w:gridSpan w:val="6"/>
            <w:vAlign w:val="center"/>
          </w:tcPr>
          <w:p w14:paraId="2F51D47C" w14:textId="5A591DB0" w:rsidR="00E31E9F" w:rsidRPr="00CA78AF" w:rsidRDefault="00E31E9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Adults</w:t>
            </w:r>
            <w:r w:rsidR="00956C06" w:rsidRPr="00CA78AF">
              <w:rPr>
                <w:rFonts w:ascii="Times New Roman" w:hAnsi="Times New Roman" w:cs="Times New Roman"/>
                <w:sz w:val="24"/>
                <w:szCs w:val="24"/>
              </w:rPr>
              <w:t xml:space="preserve"> ≥19 years,</w:t>
            </w: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 xml:space="preserve"> n=5076</w:t>
            </w:r>
          </w:p>
        </w:tc>
        <w:tc>
          <w:tcPr>
            <w:tcW w:w="471" w:type="pct"/>
            <w:vMerge w:val="restart"/>
            <w:vAlign w:val="center"/>
          </w:tcPr>
          <w:p w14:paraId="7151591C" w14:textId="3905E39B" w:rsidR="00E31E9F" w:rsidRPr="00CA78AF" w:rsidRDefault="000267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p value</w:t>
            </w:r>
            <w:r w:rsidRPr="00CA78AF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||</w:t>
            </w:r>
          </w:p>
        </w:tc>
      </w:tr>
      <w:tr w:rsidR="00040716" w:rsidRPr="005E1BE7" w14:paraId="6ADFCBD2" w14:textId="77777777" w:rsidTr="00CA78AF">
        <w:tc>
          <w:tcPr>
            <w:tcW w:w="495" w:type="pct"/>
            <w:vMerge/>
            <w:vAlign w:val="center"/>
          </w:tcPr>
          <w:p w14:paraId="7AE6C3AD" w14:textId="77777777" w:rsidR="00B50327" w:rsidRPr="005E1BE7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50" w:type="pct"/>
            <w:gridSpan w:val="2"/>
            <w:vAlign w:val="center"/>
          </w:tcPr>
          <w:p w14:paraId="68580DDD" w14:textId="2F0BE8CE" w:rsidR="00B50327" w:rsidRPr="00CA78AF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95" w:type="pct"/>
            <w:gridSpan w:val="2"/>
            <w:vAlign w:val="center"/>
          </w:tcPr>
          <w:p w14:paraId="1518CC07" w14:textId="45B56FAA" w:rsidR="00B50327" w:rsidRPr="00CA78AF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78" w:type="pct"/>
            <w:gridSpan w:val="3"/>
            <w:vAlign w:val="center"/>
          </w:tcPr>
          <w:p w14:paraId="7357DBDE" w14:textId="26B519AC" w:rsidR="00B50327" w:rsidRPr="00CA78AF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644" w:type="pct"/>
            <w:gridSpan w:val="2"/>
            <w:vAlign w:val="center"/>
          </w:tcPr>
          <w:p w14:paraId="0C9ABDC0" w14:textId="6E81F11F" w:rsidR="00B50327" w:rsidRPr="00CA78AF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95" w:type="pct"/>
            <w:gridSpan w:val="2"/>
            <w:vAlign w:val="center"/>
          </w:tcPr>
          <w:p w14:paraId="276E2A05" w14:textId="0DC875B6" w:rsidR="00B50327" w:rsidRPr="00CA78AF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72" w:type="pct"/>
            <w:gridSpan w:val="2"/>
            <w:vAlign w:val="center"/>
          </w:tcPr>
          <w:p w14:paraId="484ECF4B" w14:textId="0189A03C" w:rsidR="00B50327" w:rsidRPr="00CA78AF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471" w:type="pct"/>
            <w:vMerge/>
            <w:vAlign w:val="center"/>
          </w:tcPr>
          <w:p w14:paraId="1273430C" w14:textId="77777777" w:rsidR="00B50327" w:rsidRPr="005E1BE7" w:rsidRDefault="00B5032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A78AF" w:rsidRPr="005E1BE7" w14:paraId="0112933D" w14:textId="77777777" w:rsidTr="00CA78AF">
        <w:trPr>
          <w:cantSplit/>
          <w:trHeight w:val="350"/>
        </w:trPr>
        <w:tc>
          <w:tcPr>
            <w:tcW w:w="495" w:type="pct"/>
            <w:vMerge/>
            <w:textDirection w:val="tbRl"/>
            <w:vAlign w:val="center"/>
          </w:tcPr>
          <w:p w14:paraId="0E752553" w14:textId="77777777" w:rsidR="00CA78AF" w:rsidRPr="005E1BE7" w:rsidRDefault="00CA78AF" w:rsidP="00CA78AF">
            <w:pPr>
              <w:spacing w:line="360" w:lineRule="auto"/>
              <w:ind w:left="113" w:right="113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  <w:tc>
          <w:tcPr>
            <w:tcW w:w="336" w:type="pct"/>
            <w:vAlign w:val="center"/>
          </w:tcPr>
          <w:p w14:paraId="269B146D" w14:textId="7ED96E04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14" w:type="pct"/>
            <w:vAlign w:val="center"/>
          </w:tcPr>
          <w:p w14:paraId="266B6B0C" w14:textId="2404D9DA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59" w:type="pct"/>
            <w:vAlign w:val="center"/>
          </w:tcPr>
          <w:p w14:paraId="01F66FD9" w14:textId="3D77FC6A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36" w:type="pct"/>
            <w:vAlign w:val="center"/>
          </w:tcPr>
          <w:p w14:paraId="662D8C0E" w14:textId="12F2E42F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36" w:type="pct"/>
            <w:vAlign w:val="center"/>
          </w:tcPr>
          <w:p w14:paraId="7C62E614" w14:textId="61F7BD66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36" w:type="pct"/>
            <w:vAlign w:val="center"/>
          </w:tcPr>
          <w:p w14:paraId="79217ACF" w14:textId="7BA74680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36" w:type="pct"/>
            <w:gridSpan w:val="2"/>
            <w:vAlign w:val="center"/>
          </w:tcPr>
          <w:p w14:paraId="1471469F" w14:textId="6920F125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14" w:type="pct"/>
            <w:vAlign w:val="center"/>
          </w:tcPr>
          <w:p w14:paraId="58AEF922" w14:textId="594C11C8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59" w:type="pct"/>
            <w:vAlign w:val="center"/>
          </w:tcPr>
          <w:p w14:paraId="4B98701B" w14:textId="7615C050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36" w:type="pct"/>
            <w:vAlign w:val="center"/>
          </w:tcPr>
          <w:p w14:paraId="3211A516" w14:textId="2C53850F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36" w:type="pct"/>
            <w:vAlign w:val="center"/>
          </w:tcPr>
          <w:p w14:paraId="69F6F855" w14:textId="35653C5B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336" w:type="pct"/>
            <w:vAlign w:val="center"/>
          </w:tcPr>
          <w:p w14:paraId="42A1CFB0" w14:textId="50CD67EA" w:rsidR="00CA78AF" w:rsidRPr="005E1BE7" w:rsidRDefault="00CA78AF" w:rsidP="00CA78A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471" w:type="pct"/>
            <w:vMerge/>
            <w:textDirection w:val="tbRl"/>
            <w:vAlign w:val="center"/>
          </w:tcPr>
          <w:p w14:paraId="54A9619C" w14:textId="77777777" w:rsidR="00CA78AF" w:rsidRPr="005E1BE7" w:rsidRDefault="00CA78AF" w:rsidP="00CA78AF">
            <w:pPr>
              <w:spacing w:line="360" w:lineRule="auto"/>
              <w:ind w:left="113" w:right="113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</w:tr>
      <w:tr w:rsidR="00040716" w:rsidRPr="005E1BE7" w14:paraId="6409B8BB" w14:textId="77777777" w:rsidTr="00CA78AF">
        <w:tc>
          <w:tcPr>
            <w:tcW w:w="495" w:type="pct"/>
            <w:vAlign w:val="center"/>
          </w:tcPr>
          <w:p w14:paraId="485B722C" w14:textId="7D9DABB1" w:rsidR="00C2694E" w:rsidRPr="00CA78AF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A</w:t>
            </w:r>
          </w:p>
        </w:tc>
        <w:tc>
          <w:tcPr>
            <w:tcW w:w="336" w:type="pct"/>
            <w:vAlign w:val="center"/>
          </w:tcPr>
          <w:p w14:paraId="7737D1B4" w14:textId="24D0B012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.4</w:t>
            </w:r>
          </w:p>
        </w:tc>
        <w:tc>
          <w:tcPr>
            <w:tcW w:w="314" w:type="pct"/>
            <w:vAlign w:val="center"/>
          </w:tcPr>
          <w:p w14:paraId="3374F0C9" w14:textId="74FF654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</w:t>
            </w:r>
          </w:p>
        </w:tc>
        <w:tc>
          <w:tcPr>
            <w:tcW w:w="359" w:type="pct"/>
            <w:vAlign w:val="center"/>
          </w:tcPr>
          <w:p w14:paraId="28461561" w14:textId="04DE0EBF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.4</w:t>
            </w:r>
          </w:p>
        </w:tc>
        <w:tc>
          <w:tcPr>
            <w:tcW w:w="336" w:type="pct"/>
            <w:vAlign w:val="center"/>
          </w:tcPr>
          <w:p w14:paraId="23AEF338" w14:textId="55E86BD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</w:t>
            </w:r>
          </w:p>
        </w:tc>
        <w:tc>
          <w:tcPr>
            <w:tcW w:w="336" w:type="pct"/>
            <w:vAlign w:val="center"/>
          </w:tcPr>
          <w:p w14:paraId="09B5820A" w14:textId="507EB2C9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3</w:t>
            </w:r>
          </w:p>
        </w:tc>
        <w:tc>
          <w:tcPr>
            <w:tcW w:w="336" w:type="pct"/>
            <w:vAlign w:val="center"/>
          </w:tcPr>
          <w:p w14:paraId="134A732E" w14:textId="279D9706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</w:t>
            </w:r>
          </w:p>
        </w:tc>
        <w:tc>
          <w:tcPr>
            <w:tcW w:w="336" w:type="pct"/>
            <w:gridSpan w:val="2"/>
            <w:vAlign w:val="center"/>
          </w:tcPr>
          <w:p w14:paraId="2A31725F" w14:textId="63B77806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.1</w:t>
            </w:r>
          </w:p>
        </w:tc>
        <w:tc>
          <w:tcPr>
            <w:tcW w:w="314" w:type="pct"/>
            <w:vAlign w:val="center"/>
          </w:tcPr>
          <w:p w14:paraId="45FD6500" w14:textId="10847CE3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59" w:type="pct"/>
            <w:vAlign w:val="center"/>
          </w:tcPr>
          <w:p w14:paraId="25189D93" w14:textId="45B7C9D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.8</w:t>
            </w:r>
          </w:p>
        </w:tc>
        <w:tc>
          <w:tcPr>
            <w:tcW w:w="336" w:type="pct"/>
            <w:vAlign w:val="center"/>
          </w:tcPr>
          <w:p w14:paraId="3C61CB72" w14:textId="36C7DC02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</w:t>
            </w:r>
          </w:p>
        </w:tc>
        <w:tc>
          <w:tcPr>
            <w:tcW w:w="336" w:type="pct"/>
            <w:vAlign w:val="center"/>
          </w:tcPr>
          <w:p w14:paraId="0EC6B35A" w14:textId="2C4FFF76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.6</w:t>
            </w:r>
          </w:p>
        </w:tc>
        <w:tc>
          <w:tcPr>
            <w:tcW w:w="336" w:type="pct"/>
            <w:vAlign w:val="center"/>
          </w:tcPr>
          <w:p w14:paraId="77DB3C7D" w14:textId="14081754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</w:t>
            </w:r>
          </w:p>
        </w:tc>
        <w:tc>
          <w:tcPr>
            <w:tcW w:w="471" w:type="pct"/>
            <w:vAlign w:val="center"/>
          </w:tcPr>
          <w:p w14:paraId="30AC7B7A" w14:textId="746541F1" w:rsidR="00C2694E" w:rsidRPr="005E1BE7" w:rsidRDefault="005C680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2E2AC4D6" w14:textId="77777777" w:rsidTr="00CA78AF">
        <w:tc>
          <w:tcPr>
            <w:tcW w:w="495" w:type="pct"/>
            <w:vAlign w:val="center"/>
          </w:tcPr>
          <w:p w14:paraId="3D6CC122" w14:textId="49C8CC3C" w:rsidR="00C2694E" w:rsidRPr="00CA78AF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36" w:type="pct"/>
            <w:vAlign w:val="center"/>
          </w:tcPr>
          <w:p w14:paraId="103A13EA" w14:textId="374FEC98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.0</w:t>
            </w:r>
          </w:p>
        </w:tc>
        <w:tc>
          <w:tcPr>
            <w:tcW w:w="314" w:type="pct"/>
            <w:vAlign w:val="center"/>
          </w:tcPr>
          <w:p w14:paraId="1F1AB454" w14:textId="1034520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3</w:t>
            </w:r>
          </w:p>
        </w:tc>
        <w:tc>
          <w:tcPr>
            <w:tcW w:w="359" w:type="pct"/>
            <w:vAlign w:val="center"/>
          </w:tcPr>
          <w:p w14:paraId="5E84B675" w14:textId="423C4D22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.4</w:t>
            </w:r>
          </w:p>
        </w:tc>
        <w:tc>
          <w:tcPr>
            <w:tcW w:w="336" w:type="pct"/>
            <w:vAlign w:val="center"/>
          </w:tcPr>
          <w:p w14:paraId="24588C55" w14:textId="1E67E2BA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5</w:t>
            </w:r>
          </w:p>
        </w:tc>
        <w:tc>
          <w:tcPr>
            <w:tcW w:w="336" w:type="pct"/>
            <w:vAlign w:val="center"/>
          </w:tcPr>
          <w:p w14:paraId="740C6CF2" w14:textId="1271B71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.8</w:t>
            </w:r>
          </w:p>
        </w:tc>
        <w:tc>
          <w:tcPr>
            <w:tcW w:w="336" w:type="pct"/>
            <w:vAlign w:val="center"/>
          </w:tcPr>
          <w:p w14:paraId="1BBC787A" w14:textId="2F89A5B4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6</w:t>
            </w:r>
          </w:p>
        </w:tc>
        <w:tc>
          <w:tcPr>
            <w:tcW w:w="336" w:type="pct"/>
            <w:gridSpan w:val="2"/>
            <w:vAlign w:val="center"/>
          </w:tcPr>
          <w:p w14:paraId="28669DD7" w14:textId="4EA6B4A5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.8</w:t>
            </w:r>
          </w:p>
        </w:tc>
        <w:tc>
          <w:tcPr>
            <w:tcW w:w="314" w:type="pct"/>
            <w:vAlign w:val="center"/>
          </w:tcPr>
          <w:p w14:paraId="03C1F975" w14:textId="6C6CF801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359" w:type="pct"/>
            <w:vAlign w:val="center"/>
          </w:tcPr>
          <w:p w14:paraId="438BA165" w14:textId="2B7324F1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.9</w:t>
            </w:r>
          </w:p>
        </w:tc>
        <w:tc>
          <w:tcPr>
            <w:tcW w:w="336" w:type="pct"/>
            <w:vAlign w:val="center"/>
          </w:tcPr>
          <w:p w14:paraId="5EBB79C1" w14:textId="7B5CFEA6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336" w:type="pct"/>
            <w:vAlign w:val="center"/>
          </w:tcPr>
          <w:p w14:paraId="593AC7B0" w14:textId="39A222F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.3</w:t>
            </w:r>
          </w:p>
        </w:tc>
        <w:tc>
          <w:tcPr>
            <w:tcW w:w="336" w:type="pct"/>
            <w:vAlign w:val="center"/>
          </w:tcPr>
          <w:p w14:paraId="3F0B9E54" w14:textId="1C2500FB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471" w:type="pct"/>
            <w:vAlign w:val="center"/>
          </w:tcPr>
          <w:p w14:paraId="3BC5CBDE" w14:textId="769E8641" w:rsidR="00C2694E" w:rsidRPr="005E1BE7" w:rsidRDefault="004D36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5BED5834" w14:textId="77777777" w:rsidTr="00CA78AF">
        <w:tc>
          <w:tcPr>
            <w:tcW w:w="495" w:type="pct"/>
            <w:vAlign w:val="center"/>
          </w:tcPr>
          <w:p w14:paraId="19342D25" w14:textId="70CA4AF2" w:rsidR="00C2694E" w:rsidRPr="00CA78AF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336" w:type="pct"/>
            <w:vAlign w:val="center"/>
          </w:tcPr>
          <w:p w14:paraId="40A73E69" w14:textId="4E07B83F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5</w:t>
            </w:r>
          </w:p>
        </w:tc>
        <w:tc>
          <w:tcPr>
            <w:tcW w:w="314" w:type="pct"/>
            <w:vAlign w:val="center"/>
          </w:tcPr>
          <w:p w14:paraId="6B122546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359" w:type="pct"/>
            <w:vAlign w:val="center"/>
          </w:tcPr>
          <w:p w14:paraId="322CDFA6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0</w:t>
            </w:r>
          </w:p>
        </w:tc>
        <w:tc>
          <w:tcPr>
            <w:tcW w:w="336" w:type="pct"/>
            <w:vAlign w:val="center"/>
          </w:tcPr>
          <w:p w14:paraId="7E8CA876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36" w:type="pct"/>
            <w:vAlign w:val="center"/>
          </w:tcPr>
          <w:p w14:paraId="7527A9CE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5</w:t>
            </w:r>
          </w:p>
        </w:tc>
        <w:tc>
          <w:tcPr>
            <w:tcW w:w="336" w:type="pct"/>
            <w:vAlign w:val="center"/>
          </w:tcPr>
          <w:p w14:paraId="0DAA3641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336" w:type="pct"/>
            <w:gridSpan w:val="2"/>
            <w:vAlign w:val="center"/>
          </w:tcPr>
          <w:p w14:paraId="55F01D2D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5</w:t>
            </w:r>
          </w:p>
        </w:tc>
        <w:tc>
          <w:tcPr>
            <w:tcW w:w="314" w:type="pct"/>
            <w:vAlign w:val="center"/>
          </w:tcPr>
          <w:p w14:paraId="779C1EB6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359" w:type="pct"/>
            <w:vAlign w:val="center"/>
          </w:tcPr>
          <w:p w14:paraId="3B532461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.9</w:t>
            </w:r>
          </w:p>
        </w:tc>
        <w:tc>
          <w:tcPr>
            <w:tcW w:w="336" w:type="pct"/>
            <w:vAlign w:val="center"/>
          </w:tcPr>
          <w:p w14:paraId="7FA7653E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36" w:type="pct"/>
            <w:vAlign w:val="center"/>
          </w:tcPr>
          <w:p w14:paraId="53E3EAB7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6</w:t>
            </w:r>
          </w:p>
        </w:tc>
        <w:tc>
          <w:tcPr>
            <w:tcW w:w="336" w:type="pct"/>
            <w:vAlign w:val="center"/>
          </w:tcPr>
          <w:p w14:paraId="69B05D99" w14:textId="77777777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471" w:type="pct"/>
            <w:vAlign w:val="center"/>
          </w:tcPr>
          <w:p w14:paraId="2E039EBC" w14:textId="53BA5B2B" w:rsidR="00C2694E" w:rsidRPr="005E1BE7" w:rsidRDefault="007E05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4D2D3041" w14:textId="77777777" w:rsidTr="00CA78AF">
        <w:tc>
          <w:tcPr>
            <w:tcW w:w="495" w:type="pct"/>
            <w:vAlign w:val="center"/>
          </w:tcPr>
          <w:p w14:paraId="320F5069" w14:textId="35C1A94E" w:rsidR="00C2694E" w:rsidRPr="00CA78AF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Thiamin</w:t>
            </w:r>
          </w:p>
        </w:tc>
        <w:tc>
          <w:tcPr>
            <w:tcW w:w="336" w:type="pct"/>
            <w:vAlign w:val="center"/>
          </w:tcPr>
          <w:p w14:paraId="108C9368" w14:textId="6188D8FF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7</w:t>
            </w:r>
          </w:p>
        </w:tc>
        <w:tc>
          <w:tcPr>
            <w:tcW w:w="314" w:type="pct"/>
            <w:vAlign w:val="center"/>
          </w:tcPr>
          <w:p w14:paraId="7BFFA64A" w14:textId="59F9894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59" w:type="pct"/>
            <w:vAlign w:val="center"/>
          </w:tcPr>
          <w:p w14:paraId="199B56DA" w14:textId="55152092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9</w:t>
            </w:r>
          </w:p>
        </w:tc>
        <w:tc>
          <w:tcPr>
            <w:tcW w:w="336" w:type="pct"/>
            <w:vAlign w:val="center"/>
          </w:tcPr>
          <w:p w14:paraId="775FA74F" w14:textId="268F5376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</w:t>
            </w:r>
          </w:p>
        </w:tc>
        <w:tc>
          <w:tcPr>
            <w:tcW w:w="336" w:type="pct"/>
            <w:vAlign w:val="center"/>
          </w:tcPr>
          <w:p w14:paraId="2BA271CB" w14:textId="6381A836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6</w:t>
            </w:r>
          </w:p>
        </w:tc>
        <w:tc>
          <w:tcPr>
            <w:tcW w:w="336" w:type="pct"/>
            <w:vAlign w:val="center"/>
          </w:tcPr>
          <w:p w14:paraId="11F44866" w14:textId="001F115D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336" w:type="pct"/>
            <w:gridSpan w:val="2"/>
            <w:vAlign w:val="center"/>
          </w:tcPr>
          <w:p w14:paraId="638A27C0" w14:textId="42E9C5E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</w:t>
            </w:r>
          </w:p>
        </w:tc>
        <w:tc>
          <w:tcPr>
            <w:tcW w:w="314" w:type="pct"/>
            <w:vAlign w:val="center"/>
          </w:tcPr>
          <w:p w14:paraId="4623E184" w14:textId="1D5ABDDD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59" w:type="pct"/>
            <w:vAlign w:val="center"/>
          </w:tcPr>
          <w:p w14:paraId="698F6CF4" w14:textId="3D3281F4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5</w:t>
            </w:r>
          </w:p>
        </w:tc>
        <w:tc>
          <w:tcPr>
            <w:tcW w:w="336" w:type="pct"/>
            <w:vAlign w:val="center"/>
          </w:tcPr>
          <w:p w14:paraId="3E53AAFA" w14:textId="55B05018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36" w:type="pct"/>
            <w:vAlign w:val="center"/>
          </w:tcPr>
          <w:p w14:paraId="2AD30699" w14:textId="67FD9C7B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8</w:t>
            </w:r>
          </w:p>
        </w:tc>
        <w:tc>
          <w:tcPr>
            <w:tcW w:w="336" w:type="pct"/>
            <w:vAlign w:val="center"/>
          </w:tcPr>
          <w:p w14:paraId="7CB0E3E2" w14:textId="07690CE1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471" w:type="pct"/>
            <w:vAlign w:val="center"/>
          </w:tcPr>
          <w:p w14:paraId="2923602C" w14:textId="32CE693F" w:rsidR="00C2694E" w:rsidRPr="005E1BE7" w:rsidRDefault="00F824D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1D80EF22" w14:textId="77777777" w:rsidTr="00CA78AF">
        <w:tc>
          <w:tcPr>
            <w:tcW w:w="495" w:type="pct"/>
            <w:vAlign w:val="center"/>
          </w:tcPr>
          <w:p w14:paraId="6D62FC77" w14:textId="5FCF4B25" w:rsidR="00C2694E" w:rsidRPr="00CA78AF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Riboflavin</w:t>
            </w:r>
          </w:p>
        </w:tc>
        <w:tc>
          <w:tcPr>
            <w:tcW w:w="336" w:type="pct"/>
            <w:vAlign w:val="center"/>
          </w:tcPr>
          <w:p w14:paraId="097C6555" w14:textId="2E82A70E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</w:t>
            </w:r>
          </w:p>
        </w:tc>
        <w:tc>
          <w:tcPr>
            <w:tcW w:w="314" w:type="pct"/>
            <w:vAlign w:val="center"/>
          </w:tcPr>
          <w:p w14:paraId="04482A5A" w14:textId="654F8B0B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0</w:t>
            </w:r>
          </w:p>
        </w:tc>
        <w:tc>
          <w:tcPr>
            <w:tcW w:w="359" w:type="pct"/>
            <w:vAlign w:val="center"/>
          </w:tcPr>
          <w:p w14:paraId="5F8D6236" w14:textId="3795FF5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3</w:t>
            </w:r>
          </w:p>
        </w:tc>
        <w:tc>
          <w:tcPr>
            <w:tcW w:w="336" w:type="pct"/>
            <w:vAlign w:val="center"/>
          </w:tcPr>
          <w:p w14:paraId="4DFD8F34" w14:textId="10724883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36" w:type="pct"/>
            <w:vAlign w:val="center"/>
          </w:tcPr>
          <w:p w14:paraId="136B92B6" w14:textId="0B548623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7</w:t>
            </w:r>
          </w:p>
        </w:tc>
        <w:tc>
          <w:tcPr>
            <w:tcW w:w="336" w:type="pct"/>
            <w:vAlign w:val="center"/>
          </w:tcPr>
          <w:p w14:paraId="20E81B46" w14:textId="44AA9733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36" w:type="pct"/>
            <w:gridSpan w:val="2"/>
            <w:vAlign w:val="center"/>
          </w:tcPr>
          <w:p w14:paraId="036B0707" w14:textId="5F7758FD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  <w:tc>
          <w:tcPr>
            <w:tcW w:w="314" w:type="pct"/>
            <w:vAlign w:val="center"/>
          </w:tcPr>
          <w:p w14:paraId="3BF94CAB" w14:textId="009DDD79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59" w:type="pct"/>
            <w:vAlign w:val="center"/>
          </w:tcPr>
          <w:p w14:paraId="65FF0DA4" w14:textId="43460C3A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336" w:type="pct"/>
            <w:vAlign w:val="center"/>
          </w:tcPr>
          <w:p w14:paraId="04BB3E66" w14:textId="714FD96C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36" w:type="pct"/>
            <w:vAlign w:val="center"/>
          </w:tcPr>
          <w:p w14:paraId="1E557F29" w14:textId="1F54ED10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336" w:type="pct"/>
            <w:vAlign w:val="center"/>
          </w:tcPr>
          <w:p w14:paraId="50FC12E6" w14:textId="181736C9" w:rsidR="00C2694E" w:rsidRPr="005E1BE7" w:rsidRDefault="00C2694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471" w:type="pct"/>
            <w:vAlign w:val="center"/>
          </w:tcPr>
          <w:p w14:paraId="716DD493" w14:textId="62918B16" w:rsidR="00C2694E" w:rsidRPr="005E1BE7" w:rsidRDefault="00F824D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38FCF763" w14:textId="77777777" w:rsidTr="00CA78AF">
        <w:tc>
          <w:tcPr>
            <w:tcW w:w="495" w:type="pct"/>
            <w:vAlign w:val="center"/>
          </w:tcPr>
          <w:p w14:paraId="47C8E9D4" w14:textId="71A423A4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</w:p>
        </w:tc>
        <w:tc>
          <w:tcPr>
            <w:tcW w:w="336" w:type="pct"/>
            <w:vAlign w:val="center"/>
          </w:tcPr>
          <w:p w14:paraId="01BF57A4" w14:textId="40F84BAE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6</w:t>
            </w:r>
          </w:p>
        </w:tc>
        <w:tc>
          <w:tcPr>
            <w:tcW w:w="314" w:type="pct"/>
            <w:vAlign w:val="center"/>
          </w:tcPr>
          <w:p w14:paraId="2491D817" w14:textId="107C2AD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359" w:type="pct"/>
            <w:vAlign w:val="center"/>
          </w:tcPr>
          <w:p w14:paraId="0A1BB5F7" w14:textId="0684C278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0</w:t>
            </w:r>
          </w:p>
        </w:tc>
        <w:tc>
          <w:tcPr>
            <w:tcW w:w="336" w:type="pct"/>
            <w:vAlign w:val="center"/>
          </w:tcPr>
          <w:p w14:paraId="64207369" w14:textId="2E251DD5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</w:t>
            </w:r>
          </w:p>
        </w:tc>
        <w:tc>
          <w:tcPr>
            <w:tcW w:w="336" w:type="pct"/>
            <w:vAlign w:val="center"/>
          </w:tcPr>
          <w:p w14:paraId="4BF86334" w14:textId="60F63C9C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1</w:t>
            </w:r>
          </w:p>
        </w:tc>
        <w:tc>
          <w:tcPr>
            <w:tcW w:w="336" w:type="pct"/>
            <w:vAlign w:val="center"/>
          </w:tcPr>
          <w:p w14:paraId="1302967D" w14:textId="61800A68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</w:t>
            </w:r>
          </w:p>
        </w:tc>
        <w:tc>
          <w:tcPr>
            <w:tcW w:w="336" w:type="pct"/>
            <w:gridSpan w:val="2"/>
            <w:vAlign w:val="center"/>
          </w:tcPr>
          <w:p w14:paraId="6553EFA8" w14:textId="081C1A8A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14" w:type="pct"/>
            <w:vAlign w:val="center"/>
          </w:tcPr>
          <w:p w14:paraId="601DED5A" w14:textId="3932E30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9" w:type="pct"/>
            <w:vAlign w:val="center"/>
          </w:tcPr>
          <w:p w14:paraId="7727700E" w14:textId="703CFEB3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</w:t>
            </w:r>
          </w:p>
        </w:tc>
        <w:tc>
          <w:tcPr>
            <w:tcW w:w="336" w:type="pct"/>
            <w:vAlign w:val="center"/>
          </w:tcPr>
          <w:p w14:paraId="3F02CB89" w14:textId="6F0413D5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36" w:type="pct"/>
            <w:vAlign w:val="center"/>
          </w:tcPr>
          <w:p w14:paraId="694729BF" w14:textId="0A79C77F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36" w:type="pct"/>
            <w:vAlign w:val="center"/>
          </w:tcPr>
          <w:p w14:paraId="6A198290" w14:textId="7CE70303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471" w:type="pct"/>
            <w:vAlign w:val="center"/>
          </w:tcPr>
          <w:p w14:paraId="6FB2CA04" w14:textId="52D4D676" w:rsidR="00883575" w:rsidRPr="005E1BE7" w:rsidRDefault="00F824D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2EB1BECE" w14:textId="77777777" w:rsidTr="00CA78AF">
        <w:tc>
          <w:tcPr>
            <w:tcW w:w="495" w:type="pct"/>
            <w:vAlign w:val="center"/>
          </w:tcPr>
          <w:p w14:paraId="5EAF1460" w14:textId="163D7528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36" w:type="pct"/>
            <w:vAlign w:val="center"/>
          </w:tcPr>
          <w:p w14:paraId="7DADA19B" w14:textId="4EC44BBC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6</w:t>
            </w:r>
          </w:p>
        </w:tc>
        <w:tc>
          <w:tcPr>
            <w:tcW w:w="314" w:type="pct"/>
            <w:vAlign w:val="center"/>
          </w:tcPr>
          <w:p w14:paraId="091DA562" w14:textId="5B9A3AB8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</w:t>
            </w:r>
          </w:p>
        </w:tc>
        <w:tc>
          <w:tcPr>
            <w:tcW w:w="359" w:type="pct"/>
            <w:vAlign w:val="center"/>
          </w:tcPr>
          <w:p w14:paraId="515E4DA2" w14:textId="46CB935D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.8</w:t>
            </w:r>
          </w:p>
        </w:tc>
        <w:tc>
          <w:tcPr>
            <w:tcW w:w="336" w:type="pct"/>
            <w:vAlign w:val="center"/>
          </w:tcPr>
          <w:p w14:paraId="29D52010" w14:textId="0AE12D8E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36" w:type="pct"/>
            <w:vAlign w:val="center"/>
          </w:tcPr>
          <w:p w14:paraId="703BC1FA" w14:textId="7B9D6119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9</w:t>
            </w:r>
          </w:p>
        </w:tc>
        <w:tc>
          <w:tcPr>
            <w:tcW w:w="336" w:type="pct"/>
            <w:vAlign w:val="center"/>
          </w:tcPr>
          <w:p w14:paraId="3F8D8E8E" w14:textId="5FA2E4F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336" w:type="pct"/>
            <w:gridSpan w:val="2"/>
            <w:vAlign w:val="center"/>
          </w:tcPr>
          <w:p w14:paraId="34A2A571" w14:textId="0737566A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3</w:t>
            </w:r>
          </w:p>
        </w:tc>
        <w:tc>
          <w:tcPr>
            <w:tcW w:w="314" w:type="pct"/>
            <w:vAlign w:val="center"/>
          </w:tcPr>
          <w:p w14:paraId="5EB1C14E" w14:textId="70FAE331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59" w:type="pct"/>
            <w:vAlign w:val="center"/>
          </w:tcPr>
          <w:p w14:paraId="6451C4B2" w14:textId="63EAC1F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7</w:t>
            </w:r>
          </w:p>
        </w:tc>
        <w:tc>
          <w:tcPr>
            <w:tcW w:w="336" w:type="pct"/>
            <w:vAlign w:val="center"/>
          </w:tcPr>
          <w:p w14:paraId="2FF3C811" w14:textId="4020019D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336" w:type="pct"/>
            <w:vAlign w:val="center"/>
          </w:tcPr>
          <w:p w14:paraId="364F0121" w14:textId="26EAB88E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7</w:t>
            </w:r>
          </w:p>
        </w:tc>
        <w:tc>
          <w:tcPr>
            <w:tcW w:w="336" w:type="pct"/>
            <w:vAlign w:val="center"/>
          </w:tcPr>
          <w:p w14:paraId="0FEB175F" w14:textId="15B6F53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471" w:type="pct"/>
            <w:vAlign w:val="center"/>
          </w:tcPr>
          <w:p w14:paraId="48EC5CD2" w14:textId="2871A9D9" w:rsidR="00883575" w:rsidRPr="005E1BE7" w:rsidRDefault="00F824D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0CDA6AAE" w14:textId="77777777" w:rsidTr="00CA78AF">
        <w:tc>
          <w:tcPr>
            <w:tcW w:w="495" w:type="pct"/>
            <w:vAlign w:val="center"/>
          </w:tcPr>
          <w:p w14:paraId="122BB3AE" w14:textId="59147D3F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Folate</w:t>
            </w:r>
          </w:p>
        </w:tc>
        <w:tc>
          <w:tcPr>
            <w:tcW w:w="336" w:type="pct"/>
            <w:vAlign w:val="center"/>
          </w:tcPr>
          <w:p w14:paraId="3198E092" w14:textId="0215CEB4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.2</w:t>
            </w:r>
          </w:p>
        </w:tc>
        <w:tc>
          <w:tcPr>
            <w:tcW w:w="314" w:type="pct"/>
            <w:vAlign w:val="center"/>
          </w:tcPr>
          <w:p w14:paraId="50EC0A05" w14:textId="19A789B0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8</w:t>
            </w:r>
          </w:p>
        </w:tc>
        <w:tc>
          <w:tcPr>
            <w:tcW w:w="359" w:type="pct"/>
            <w:vAlign w:val="center"/>
          </w:tcPr>
          <w:p w14:paraId="0A493883" w14:textId="4B59E48E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.4</w:t>
            </w:r>
          </w:p>
        </w:tc>
        <w:tc>
          <w:tcPr>
            <w:tcW w:w="336" w:type="pct"/>
            <w:vAlign w:val="center"/>
          </w:tcPr>
          <w:p w14:paraId="3609B323" w14:textId="52A1EE3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36" w:type="pct"/>
            <w:vAlign w:val="center"/>
          </w:tcPr>
          <w:p w14:paraId="2D2A0C60" w14:textId="293D34B0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.7</w:t>
            </w:r>
          </w:p>
        </w:tc>
        <w:tc>
          <w:tcPr>
            <w:tcW w:w="336" w:type="pct"/>
            <w:vAlign w:val="center"/>
          </w:tcPr>
          <w:p w14:paraId="41297D5E" w14:textId="2C1B02F4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36" w:type="pct"/>
            <w:gridSpan w:val="2"/>
            <w:vAlign w:val="center"/>
          </w:tcPr>
          <w:p w14:paraId="6FBB455B" w14:textId="234D1B44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8</w:t>
            </w:r>
          </w:p>
        </w:tc>
        <w:tc>
          <w:tcPr>
            <w:tcW w:w="314" w:type="pct"/>
            <w:vAlign w:val="center"/>
          </w:tcPr>
          <w:p w14:paraId="7E609576" w14:textId="601BC443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59" w:type="pct"/>
            <w:vAlign w:val="center"/>
          </w:tcPr>
          <w:p w14:paraId="5A52D52A" w14:textId="24451FE6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.4</w:t>
            </w:r>
          </w:p>
        </w:tc>
        <w:tc>
          <w:tcPr>
            <w:tcW w:w="336" w:type="pct"/>
            <w:vAlign w:val="center"/>
          </w:tcPr>
          <w:p w14:paraId="36C88B7E" w14:textId="0AE58111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  <w:tc>
          <w:tcPr>
            <w:tcW w:w="336" w:type="pct"/>
            <w:vAlign w:val="center"/>
          </w:tcPr>
          <w:p w14:paraId="469C3571" w14:textId="219519B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.0</w:t>
            </w:r>
          </w:p>
        </w:tc>
        <w:tc>
          <w:tcPr>
            <w:tcW w:w="336" w:type="pct"/>
            <w:vAlign w:val="center"/>
          </w:tcPr>
          <w:p w14:paraId="71BB13A1" w14:textId="7008E962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471" w:type="pct"/>
            <w:vAlign w:val="center"/>
          </w:tcPr>
          <w:p w14:paraId="30ECF0B0" w14:textId="52703ADA" w:rsidR="00883575" w:rsidRPr="005E1BE7" w:rsidRDefault="001341C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568FF9C5" w14:textId="77777777" w:rsidTr="00CA78AF">
        <w:tc>
          <w:tcPr>
            <w:tcW w:w="495" w:type="pct"/>
            <w:vAlign w:val="center"/>
          </w:tcPr>
          <w:p w14:paraId="0EC33DB4" w14:textId="555EA67A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336" w:type="pct"/>
            <w:vAlign w:val="center"/>
          </w:tcPr>
          <w:p w14:paraId="7322CF32" w14:textId="2B256C5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9</w:t>
            </w:r>
          </w:p>
        </w:tc>
        <w:tc>
          <w:tcPr>
            <w:tcW w:w="314" w:type="pct"/>
            <w:vAlign w:val="center"/>
          </w:tcPr>
          <w:p w14:paraId="1973A2D5" w14:textId="55BA0D29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</w:t>
            </w:r>
          </w:p>
        </w:tc>
        <w:tc>
          <w:tcPr>
            <w:tcW w:w="359" w:type="pct"/>
            <w:vAlign w:val="center"/>
          </w:tcPr>
          <w:p w14:paraId="043A8DFD" w14:textId="5D97C9A4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1</w:t>
            </w:r>
          </w:p>
        </w:tc>
        <w:tc>
          <w:tcPr>
            <w:tcW w:w="336" w:type="pct"/>
            <w:vAlign w:val="center"/>
          </w:tcPr>
          <w:p w14:paraId="5565D6C2" w14:textId="231F7A10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36" w:type="pct"/>
            <w:vAlign w:val="center"/>
          </w:tcPr>
          <w:p w14:paraId="3EECC4FE" w14:textId="099A775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2</w:t>
            </w:r>
          </w:p>
        </w:tc>
        <w:tc>
          <w:tcPr>
            <w:tcW w:w="336" w:type="pct"/>
            <w:vAlign w:val="center"/>
          </w:tcPr>
          <w:p w14:paraId="1C4E090F" w14:textId="05E192BD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36" w:type="pct"/>
            <w:gridSpan w:val="2"/>
            <w:vAlign w:val="center"/>
          </w:tcPr>
          <w:p w14:paraId="78BE548B" w14:textId="39C7045F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14" w:type="pct"/>
            <w:vAlign w:val="center"/>
          </w:tcPr>
          <w:p w14:paraId="38BE5F5E" w14:textId="22FF94B1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359" w:type="pct"/>
            <w:vAlign w:val="center"/>
          </w:tcPr>
          <w:p w14:paraId="7A5D7130" w14:textId="41F81E85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9</w:t>
            </w:r>
          </w:p>
        </w:tc>
        <w:tc>
          <w:tcPr>
            <w:tcW w:w="336" w:type="pct"/>
            <w:vAlign w:val="center"/>
          </w:tcPr>
          <w:p w14:paraId="6DCC28AF" w14:textId="66B7B473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36" w:type="pct"/>
            <w:vAlign w:val="center"/>
          </w:tcPr>
          <w:p w14:paraId="4C41B14B" w14:textId="30927B5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9</w:t>
            </w:r>
          </w:p>
        </w:tc>
        <w:tc>
          <w:tcPr>
            <w:tcW w:w="336" w:type="pct"/>
            <w:vAlign w:val="center"/>
          </w:tcPr>
          <w:p w14:paraId="0F3B5D7F" w14:textId="7E929118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471" w:type="pct"/>
            <w:vAlign w:val="center"/>
          </w:tcPr>
          <w:p w14:paraId="737E7D0B" w14:textId="28E9E52A" w:rsidR="00883575" w:rsidRPr="005E1BE7" w:rsidRDefault="00F824D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2BC5A985" w14:textId="77777777" w:rsidTr="00CA78AF">
        <w:tc>
          <w:tcPr>
            <w:tcW w:w="495" w:type="pct"/>
            <w:vAlign w:val="center"/>
          </w:tcPr>
          <w:p w14:paraId="6B7285D5" w14:textId="1BAA2452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36" w:type="pct"/>
            <w:vAlign w:val="center"/>
          </w:tcPr>
          <w:p w14:paraId="3B5DAECA" w14:textId="3110C56C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.6</w:t>
            </w:r>
          </w:p>
        </w:tc>
        <w:tc>
          <w:tcPr>
            <w:tcW w:w="314" w:type="pct"/>
            <w:vAlign w:val="center"/>
          </w:tcPr>
          <w:p w14:paraId="14074471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</w:t>
            </w:r>
          </w:p>
        </w:tc>
        <w:tc>
          <w:tcPr>
            <w:tcW w:w="359" w:type="pct"/>
            <w:vAlign w:val="center"/>
          </w:tcPr>
          <w:p w14:paraId="75D95A58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1</w:t>
            </w:r>
          </w:p>
        </w:tc>
        <w:tc>
          <w:tcPr>
            <w:tcW w:w="336" w:type="pct"/>
            <w:vAlign w:val="center"/>
          </w:tcPr>
          <w:p w14:paraId="2E6BE41F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  <w:tc>
          <w:tcPr>
            <w:tcW w:w="336" w:type="pct"/>
            <w:vAlign w:val="center"/>
          </w:tcPr>
          <w:p w14:paraId="7C1B405E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.7</w:t>
            </w:r>
          </w:p>
        </w:tc>
        <w:tc>
          <w:tcPr>
            <w:tcW w:w="336" w:type="pct"/>
            <w:vAlign w:val="center"/>
          </w:tcPr>
          <w:p w14:paraId="3C813E73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</w:t>
            </w:r>
          </w:p>
        </w:tc>
        <w:tc>
          <w:tcPr>
            <w:tcW w:w="336" w:type="pct"/>
            <w:gridSpan w:val="2"/>
            <w:vAlign w:val="center"/>
          </w:tcPr>
          <w:p w14:paraId="4545959F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.7</w:t>
            </w:r>
          </w:p>
        </w:tc>
        <w:tc>
          <w:tcPr>
            <w:tcW w:w="314" w:type="pct"/>
            <w:vAlign w:val="center"/>
          </w:tcPr>
          <w:p w14:paraId="1989D86B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359" w:type="pct"/>
            <w:vAlign w:val="center"/>
          </w:tcPr>
          <w:p w14:paraId="58404AAD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.9</w:t>
            </w:r>
          </w:p>
        </w:tc>
        <w:tc>
          <w:tcPr>
            <w:tcW w:w="336" w:type="pct"/>
            <w:vAlign w:val="center"/>
          </w:tcPr>
          <w:p w14:paraId="357DA577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36" w:type="pct"/>
            <w:vAlign w:val="center"/>
          </w:tcPr>
          <w:p w14:paraId="30419F2C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.0</w:t>
            </w:r>
          </w:p>
        </w:tc>
        <w:tc>
          <w:tcPr>
            <w:tcW w:w="336" w:type="pct"/>
            <w:vAlign w:val="center"/>
          </w:tcPr>
          <w:p w14:paraId="608425C3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471" w:type="pct"/>
            <w:vAlign w:val="center"/>
          </w:tcPr>
          <w:p w14:paraId="48A98E52" w14:textId="297AD973" w:rsidR="00883575" w:rsidRPr="005E1BE7" w:rsidRDefault="0009659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48CCB4EE" w14:textId="77777777" w:rsidTr="00CA78AF">
        <w:tc>
          <w:tcPr>
            <w:tcW w:w="495" w:type="pct"/>
            <w:vAlign w:val="center"/>
          </w:tcPr>
          <w:p w14:paraId="201DA586" w14:textId="45923A70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ron</w:t>
            </w:r>
          </w:p>
        </w:tc>
        <w:tc>
          <w:tcPr>
            <w:tcW w:w="336" w:type="pct"/>
            <w:vAlign w:val="center"/>
          </w:tcPr>
          <w:p w14:paraId="590522F7" w14:textId="15D8B31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4</w:t>
            </w:r>
          </w:p>
        </w:tc>
        <w:tc>
          <w:tcPr>
            <w:tcW w:w="314" w:type="pct"/>
            <w:vAlign w:val="center"/>
          </w:tcPr>
          <w:p w14:paraId="351B3ACB" w14:textId="355BD32C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  <w:tc>
          <w:tcPr>
            <w:tcW w:w="359" w:type="pct"/>
            <w:vAlign w:val="center"/>
          </w:tcPr>
          <w:p w14:paraId="70AB4826" w14:textId="1EC119F3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.0</w:t>
            </w:r>
          </w:p>
        </w:tc>
        <w:tc>
          <w:tcPr>
            <w:tcW w:w="336" w:type="pct"/>
            <w:vAlign w:val="center"/>
          </w:tcPr>
          <w:p w14:paraId="75FBC1CD" w14:textId="710D4662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36" w:type="pct"/>
            <w:vAlign w:val="center"/>
          </w:tcPr>
          <w:p w14:paraId="5646DA2B" w14:textId="255205E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5</w:t>
            </w:r>
          </w:p>
        </w:tc>
        <w:tc>
          <w:tcPr>
            <w:tcW w:w="336" w:type="pct"/>
            <w:vAlign w:val="center"/>
          </w:tcPr>
          <w:p w14:paraId="772C97D5" w14:textId="56B942C3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0</w:t>
            </w:r>
          </w:p>
        </w:tc>
        <w:tc>
          <w:tcPr>
            <w:tcW w:w="336" w:type="pct"/>
            <w:gridSpan w:val="2"/>
            <w:vAlign w:val="center"/>
          </w:tcPr>
          <w:p w14:paraId="04C9BC05" w14:textId="1C43167F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314" w:type="pct"/>
            <w:vAlign w:val="center"/>
          </w:tcPr>
          <w:p w14:paraId="4A3EC62F" w14:textId="54C2CFF1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59" w:type="pct"/>
            <w:vAlign w:val="center"/>
          </w:tcPr>
          <w:p w14:paraId="6545E605" w14:textId="50B0272B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0</w:t>
            </w:r>
          </w:p>
        </w:tc>
        <w:tc>
          <w:tcPr>
            <w:tcW w:w="336" w:type="pct"/>
            <w:vAlign w:val="center"/>
          </w:tcPr>
          <w:p w14:paraId="45962BB4" w14:textId="10DB7590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36" w:type="pct"/>
            <w:vAlign w:val="center"/>
          </w:tcPr>
          <w:p w14:paraId="2D1762B9" w14:textId="4E39E01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</w:t>
            </w:r>
          </w:p>
        </w:tc>
        <w:tc>
          <w:tcPr>
            <w:tcW w:w="336" w:type="pct"/>
            <w:vAlign w:val="center"/>
          </w:tcPr>
          <w:p w14:paraId="75330DDF" w14:textId="1D56B6D6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471" w:type="pct"/>
            <w:vAlign w:val="center"/>
          </w:tcPr>
          <w:p w14:paraId="42A82CD5" w14:textId="5D20F00D" w:rsidR="00883575" w:rsidRPr="005E1BE7" w:rsidRDefault="00A157E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3FD29907" w14:textId="77777777" w:rsidTr="00CA78AF">
        <w:tc>
          <w:tcPr>
            <w:tcW w:w="495" w:type="pct"/>
            <w:vAlign w:val="center"/>
          </w:tcPr>
          <w:p w14:paraId="5256F8C5" w14:textId="40204F36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36" w:type="pct"/>
            <w:vAlign w:val="center"/>
          </w:tcPr>
          <w:p w14:paraId="2E019D2C" w14:textId="1F74791C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.1</w:t>
            </w:r>
          </w:p>
        </w:tc>
        <w:tc>
          <w:tcPr>
            <w:tcW w:w="314" w:type="pct"/>
            <w:vAlign w:val="center"/>
          </w:tcPr>
          <w:p w14:paraId="0EF77788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</w:t>
            </w:r>
          </w:p>
        </w:tc>
        <w:tc>
          <w:tcPr>
            <w:tcW w:w="359" w:type="pct"/>
            <w:vAlign w:val="center"/>
          </w:tcPr>
          <w:p w14:paraId="46B14804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.2</w:t>
            </w:r>
          </w:p>
        </w:tc>
        <w:tc>
          <w:tcPr>
            <w:tcW w:w="336" w:type="pct"/>
            <w:vAlign w:val="center"/>
          </w:tcPr>
          <w:p w14:paraId="1A24905B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336" w:type="pct"/>
            <w:vAlign w:val="center"/>
          </w:tcPr>
          <w:p w14:paraId="07C2B0CE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.2</w:t>
            </w:r>
          </w:p>
        </w:tc>
        <w:tc>
          <w:tcPr>
            <w:tcW w:w="336" w:type="pct"/>
            <w:vAlign w:val="center"/>
          </w:tcPr>
          <w:p w14:paraId="530575B9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336" w:type="pct"/>
            <w:gridSpan w:val="2"/>
            <w:vAlign w:val="center"/>
          </w:tcPr>
          <w:p w14:paraId="13821E77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.9</w:t>
            </w:r>
          </w:p>
        </w:tc>
        <w:tc>
          <w:tcPr>
            <w:tcW w:w="314" w:type="pct"/>
            <w:vAlign w:val="center"/>
          </w:tcPr>
          <w:p w14:paraId="01D7700F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59" w:type="pct"/>
            <w:vAlign w:val="center"/>
          </w:tcPr>
          <w:p w14:paraId="40F2A519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.4</w:t>
            </w:r>
          </w:p>
        </w:tc>
        <w:tc>
          <w:tcPr>
            <w:tcW w:w="336" w:type="pct"/>
            <w:vAlign w:val="center"/>
          </w:tcPr>
          <w:p w14:paraId="37B48C06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  <w:tc>
          <w:tcPr>
            <w:tcW w:w="336" w:type="pct"/>
            <w:vAlign w:val="center"/>
          </w:tcPr>
          <w:p w14:paraId="246C87CA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.7</w:t>
            </w:r>
          </w:p>
        </w:tc>
        <w:tc>
          <w:tcPr>
            <w:tcW w:w="336" w:type="pct"/>
            <w:vAlign w:val="center"/>
          </w:tcPr>
          <w:p w14:paraId="72A22067" w14:textId="77777777" w:rsidR="00883575" w:rsidRPr="005E1BE7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471" w:type="pct"/>
            <w:vAlign w:val="center"/>
          </w:tcPr>
          <w:p w14:paraId="50C20F52" w14:textId="049C1B96" w:rsidR="00883575" w:rsidRPr="005E1BE7" w:rsidRDefault="00F824D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883575" w:rsidRPr="005E1BE7" w14:paraId="7610E130" w14:textId="77777777" w:rsidTr="00040716">
        <w:tc>
          <w:tcPr>
            <w:tcW w:w="5000" w:type="pct"/>
            <w:gridSpan w:val="15"/>
            <w:vAlign w:val="center"/>
          </w:tcPr>
          <w:p w14:paraId="00FC9C9D" w14:textId="6AAA5370" w:rsidR="00883575" w:rsidRPr="00CA78AF" w:rsidRDefault="00883575" w:rsidP="005E1BE7">
            <w:pPr>
              <w:pStyle w:val="NormalWeb"/>
              <w:spacing w:line="360" w:lineRule="auto"/>
              <w:jc w:val="center"/>
              <w:textAlignment w:val="baseline"/>
              <w:rPr>
                <w:rFonts w:eastAsia="Times New Roman"/>
                <w:color w:val="595959"/>
                <w:bdr w:val="none" w:sz="0" w:space="0" w:color="auto" w:frame="1"/>
                <w:shd w:val="clear" w:color="auto" w:fill="FFFFFF"/>
              </w:rPr>
            </w:pPr>
            <w:r w:rsidRPr="00CA78AF">
              <w:rPr>
                <w:color w:val="000000"/>
              </w:rPr>
              <w:t xml:space="preserve">RTE Cereal Eaters </w:t>
            </w:r>
            <w:r w:rsidR="0003602D" w:rsidRPr="00CA78AF">
              <w:rPr>
                <w:color w:val="000000"/>
              </w:rPr>
              <w:t>¶</w:t>
            </w:r>
          </w:p>
        </w:tc>
      </w:tr>
      <w:tr w:rsidR="00A41D37" w:rsidRPr="005E1BE7" w14:paraId="1155263D" w14:textId="77777777" w:rsidTr="00CA78AF">
        <w:trPr>
          <w:cantSplit/>
          <w:trHeight w:val="70"/>
        </w:trPr>
        <w:tc>
          <w:tcPr>
            <w:tcW w:w="495" w:type="pct"/>
            <w:vAlign w:val="center"/>
          </w:tcPr>
          <w:p w14:paraId="1ECF6BFB" w14:textId="77777777" w:rsidR="00A41D37" w:rsidRPr="00CA78AF" w:rsidRDefault="00A41D3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17" w:type="pct"/>
            <w:gridSpan w:val="6"/>
            <w:vAlign w:val="center"/>
          </w:tcPr>
          <w:p w14:paraId="727089AF" w14:textId="54FD4DEA" w:rsidR="00A41D37" w:rsidRPr="00CA78AF" w:rsidRDefault="00A41D3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ens 13</w:t>
            </w:r>
            <w:r w:rsidR="00CA78AF" w:rsidRPr="00CA78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o </w:t>
            </w:r>
            <w:r w:rsidRPr="00CA78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y, n=247</w:t>
            </w:r>
          </w:p>
        </w:tc>
        <w:tc>
          <w:tcPr>
            <w:tcW w:w="2017" w:type="pct"/>
            <w:gridSpan w:val="7"/>
            <w:vAlign w:val="center"/>
          </w:tcPr>
          <w:p w14:paraId="5FB91FD4" w14:textId="5CD328F3" w:rsidR="00A41D37" w:rsidRPr="00CA78AF" w:rsidRDefault="00A41D3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ults ≥19y, n=921</w:t>
            </w:r>
          </w:p>
        </w:tc>
        <w:tc>
          <w:tcPr>
            <w:tcW w:w="471" w:type="pct"/>
            <w:vAlign w:val="center"/>
          </w:tcPr>
          <w:p w14:paraId="5C06F0EA" w14:textId="77777777" w:rsidR="00A41D37" w:rsidRPr="005E1BE7" w:rsidRDefault="00A41D3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040716" w:rsidRPr="005E1BE7" w14:paraId="307F1AB1" w14:textId="77777777" w:rsidTr="00CA78AF">
        <w:tc>
          <w:tcPr>
            <w:tcW w:w="495" w:type="pct"/>
            <w:vAlign w:val="center"/>
          </w:tcPr>
          <w:p w14:paraId="002E3045" w14:textId="1F8999A3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 xml:space="preserve">Vitamin </w:t>
            </w:r>
            <w:r w:rsidR="00A813EA" w:rsidRPr="00CA78AF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336" w:type="pct"/>
            <w:vAlign w:val="center"/>
          </w:tcPr>
          <w:p w14:paraId="06FE7EBE" w14:textId="659E70C7" w:rsidR="00883575" w:rsidRPr="005E1BE7" w:rsidRDefault="001B659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5</w:t>
            </w:r>
          </w:p>
        </w:tc>
        <w:tc>
          <w:tcPr>
            <w:tcW w:w="314" w:type="pct"/>
            <w:vAlign w:val="center"/>
          </w:tcPr>
          <w:p w14:paraId="6C50F0ED" w14:textId="36DAB696" w:rsidR="00883575" w:rsidRPr="005E1BE7" w:rsidRDefault="001B659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</w:t>
            </w:r>
          </w:p>
        </w:tc>
        <w:tc>
          <w:tcPr>
            <w:tcW w:w="359" w:type="pct"/>
            <w:vAlign w:val="center"/>
          </w:tcPr>
          <w:p w14:paraId="78379B43" w14:textId="1F8D0DAB" w:rsidR="00883575" w:rsidRPr="005E1BE7" w:rsidRDefault="00BE16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.6</w:t>
            </w:r>
          </w:p>
        </w:tc>
        <w:tc>
          <w:tcPr>
            <w:tcW w:w="336" w:type="pct"/>
            <w:vAlign w:val="center"/>
          </w:tcPr>
          <w:p w14:paraId="084C4EE8" w14:textId="261D32C3" w:rsidR="00883575" w:rsidRPr="005E1BE7" w:rsidRDefault="00BE16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4</w:t>
            </w:r>
          </w:p>
        </w:tc>
        <w:tc>
          <w:tcPr>
            <w:tcW w:w="336" w:type="pct"/>
            <w:vAlign w:val="center"/>
          </w:tcPr>
          <w:p w14:paraId="727BCD9B" w14:textId="7FEFC709" w:rsidR="00883575" w:rsidRPr="005E1BE7" w:rsidRDefault="00AF56E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.7</w:t>
            </w:r>
          </w:p>
        </w:tc>
        <w:tc>
          <w:tcPr>
            <w:tcW w:w="336" w:type="pct"/>
            <w:vAlign w:val="center"/>
          </w:tcPr>
          <w:p w14:paraId="128B9D69" w14:textId="7CA6878A" w:rsidR="00883575" w:rsidRPr="005E1BE7" w:rsidRDefault="00AF56E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7</w:t>
            </w:r>
          </w:p>
        </w:tc>
        <w:tc>
          <w:tcPr>
            <w:tcW w:w="336" w:type="pct"/>
            <w:gridSpan w:val="2"/>
            <w:vAlign w:val="center"/>
          </w:tcPr>
          <w:p w14:paraId="1122806A" w14:textId="07EE84E7" w:rsidR="00883575" w:rsidRPr="005E1BE7" w:rsidRDefault="00203F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2</w:t>
            </w:r>
          </w:p>
        </w:tc>
        <w:tc>
          <w:tcPr>
            <w:tcW w:w="314" w:type="pct"/>
            <w:vAlign w:val="center"/>
          </w:tcPr>
          <w:p w14:paraId="73A52FFB" w14:textId="1B369A2D" w:rsidR="00883575" w:rsidRPr="005E1BE7" w:rsidRDefault="00203F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359" w:type="pct"/>
            <w:vAlign w:val="center"/>
          </w:tcPr>
          <w:p w14:paraId="232EA958" w14:textId="71152D7A" w:rsidR="00883575" w:rsidRPr="005E1BE7" w:rsidRDefault="00B20B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.0</w:t>
            </w:r>
          </w:p>
        </w:tc>
        <w:tc>
          <w:tcPr>
            <w:tcW w:w="336" w:type="pct"/>
            <w:vAlign w:val="center"/>
          </w:tcPr>
          <w:p w14:paraId="502363DE" w14:textId="10D818C8" w:rsidR="00883575" w:rsidRPr="005E1BE7" w:rsidRDefault="00B20B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8</w:t>
            </w:r>
          </w:p>
        </w:tc>
        <w:tc>
          <w:tcPr>
            <w:tcW w:w="336" w:type="pct"/>
            <w:vAlign w:val="center"/>
          </w:tcPr>
          <w:p w14:paraId="78BB1FC0" w14:textId="0B506DD8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.6</w:t>
            </w:r>
          </w:p>
        </w:tc>
        <w:tc>
          <w:tcPr>
            <w:tcW w:w="336" w:type="pct"/>
            <w:vAlign w:val="center"/>
          </w:tcPr>
          <w:p w14:paraId="3DBDFC5D" w14:textId="2456A220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471" w:type="pct"/>
            <w:vAlign w:val="center"/>
          </w:tcPr>
          <w:p w14:paraId="3C87601D" w14:textId="4932948A" w:rsidR="00883575" w:rsidRPr="005E1BE7" w:rsidRDefault="0096698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5C7AA384" w14:textId="77777777" w:rsidTr="00CA78AF">
        <w:tc>
          <w:tcPr>
            <w:tcW w:w="495" w:type="pct"/>
            <w:vAlign w:val="center"/>
          </w:tcPr>
          <w:p w14:paraId="686EE11B" w14:textId="115EDC45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36" w:type="pct"/>
            <w:vAlign w:val="center"/>
          </w:tcPr>
          <w:p w14:paraId="00BEC006" w14:textId="69E7A61E" w:rsidR="00883575" w:rsidRPr="005E1BE7" w:rsidRDefault="00CD6D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.7</w:t>
            </w:r>
          </w:p>
        </w:tc>
        <w:tc>
          <w:tcPr>
            <w:tcW w:w="314" w:type="pct"/>
            <w:vAlign w:val="center"/>
          </w:tcPr>
          <w:p w14:paraId="30D95948" w14:textId="577FE40A" w:rsidR="00883575" w:rsidRPr="005E1BE7" w:rsidRDefault="00CD6D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6</w:t>
            </w:r>
          </w:p>
        </w:tc>
        <w:tc>
          <w:tcPr>
            <w:tcW w:w="359" w:type="pct"/>
            <w:vAlign w:val="center"/>
          </w:tcPr>
          <w:p w14:paraId="1D42F45A" w14:textId="056F9D79" w:rsidR="00883575" w:rsidRPr="005E1BE7" w:rsidRDefault="00BE16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.0</w:t>
            </w:r>
          </w:p>
        </w:tc>
        <w:tc>
          <w:tcPr>
            <w:tcW w:w="336" w:type="pct"/>
            <w:vAlign w:val="center"/>
          </w:tcPr>
          <w:p w14:paraId="2CA4F3D4" w14:textId="411278C8" w:rsidR="00883575" w:rsidRPr="005E1BE7" w:rsidRDefault="00BE16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4</w:t>
            </w:r>
          </w:p>
        </w:tc>
        <w:tc>
          <w:tcPr>
            <w:tcW w:w="336" w:type="pct"/>
            <w:vAlign w:val="center"/>
          </w:tcPr>
          <w:p w14:paraId="4F2AE704" w14:textId="15AC6168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.6</w:t>
            </w:r>
          </w:p>
        </w:tc>
        <w:tc>
          <w:tcPr>
            <w:tcW w:w="336" w:type="pct"/>
            <w:vAlign w:val="center"/>
          </w:tcPr>
          <w:p w14:paraId="3BED623A" w14:textId="3D903EAA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</w:t>
            </w:r>
          </w:p>
        </w:tc>
        <w:tc>
          <w:tcPr>
            <w:tcW w:w="336" w:type="pct"/>
            <w:gridSpan w:val="2"/>
            <w:vAlign w:val="center"/>
          </w:tcPr>
          <w:p w14:paraId="1CDE1E18" w14:textId="4C59DF42" w:rsidR="00883575" w:rsidRPr="005E1BE7" w:rsidRDefault="00203F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.0</w:t>
            </w:r>
          </w:p>
        </w:tc>
        <w:tc>
          <w:tcPr>
            <w:tcW w:w="314" w:type="pct"/>
            <w:vAlign w:val="center"/>
          </w:tcPr>
          <w:p w14:paraId="10353C17" w14:textId="235CCF66" w:rsidR="00883575" w:rsidRPr="005E1BE7" w:rsidRDefault="00203F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</w:t>
            </w:r>
          </w:p>
        </w:tc>
        <w:tc>
          <w:tcPr>
            <w:tcW w:w="359" w:type="pct"/>
            <w:vAlign w:val="center"/>
          </w:tcPr>
          <w:p w14:paraId="654EE8C3" w14:textId="05FF4A1D" w:rsidR="00883575" w:rsidRPr="005E1BE7" w:rsidRDefault="00B20B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.3</w:t>
            </w:r>
          </w:p>
        </w:tc>
        <w:tc>
          <w:tcPr>
            <w:tcW w:w="336" w:type="pct"/>
            <w:vAlign w:val="center"/>
          </w:tcPr>
          <w:p w14:paraId="1F4479B4" w14:textId="747B726F" w:rsidR="00883575" w:rsidRPr="005E1BE7" w:rsidRDefault="00B20B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</w:t>
            </w:r>
          </w:p>
        </w:tc>
        <w:tc>
          <w:tcPr>
            <w:tcW w:w="336" w:type="pct"/>
            <w:vAlign w:val="center"/>
          </w:tcPr>
          <w:p w14:paraId="20FDA158" w14:textId="3D803EB2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.2</w:t>
            </w:r>
          </w:p>
        </w:tc>
        <w:tc>
          <w:tcPr>
            <w:tcW w:w="336" w:type="pct"/>
            <w:vAlign w:val="center"/>
          </w:tcPr>
          <w:p w14:paraId="3D23743A" w14:textId="5F04E93E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</w:t>
            </w:r>
          </w:p>
        </w:tc>
        <w:tc>
          <w:tcPr>
            <w:tcW w:w="471" w:type="pct"/>
            <w:vAlign w:val="center"/>
          </w:tcPr>
          <w:p w14:paraId="142EA4F2" w14:textId="7F373F55" w:rsidR="00883575" w:rsidRPr="005E1BE7" w:rsidRDefault="006C6DD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53942F5A" w14:textId="77777777" w:rsidTr="00CA78AF">
        <w:tc>
          <w:tcPr>
            <w:tcW w:w="495" w:type="pct"/>
            <w:vAlign w:val="center"/>
          </w:tcPr>
          <w:p w14:paraId="27757232" w14:textId="2C8CF38F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 xml:space="preserve">Vitamin </w:t>
            </w:r>
            <w:r w:rsidR="00A813EA" w:rsidRPr="00CA78AF">
              <w:rPr>
                <w:rFonts w:ascii="Times New Roman" w:hAnsi="Times New Roman" w:cs="Times New Roman"/>
                <w:sz w:val="24"/>
                <w:szCs w:val="24"/>
              </w:rPr>
              <w:t>D</w:t>
            </w:r>
          </w:p>
        </w:tc>
        <w:tc>
          <w:tcPr>
            <w:tcW w:w="336" w:type="pct"/>
            <w:vAlign w:val="center"/>
          </w:tcPr>
          <w:p w14:paraId="5FAAB38A" w14:textId="411D5654" w:rsidR="00883575" w:rsidRPr="005E1BE7" w:rsidRDefault="0035367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.2</w:t>
            </w:r>
          </w:p>
        </w:tc>
        <w:tc>
          <w:tcPr>
            <w:tcW w:w="314" w:type="pct"/>
            <w:vAlign w:val="center"/>
          </w:tcPr>
          <w:p w14:paraId="32B6AAFF" w14:textId="7B73DEA2" w:rsidR="00883575" w:rsidRPr="005E1BE7" w:rsidRDefault="00C40BD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5</w:t>
            </w:r>
          </w:p>
        </w:tc>
        <w:tc>
          <w:tcPr>
            <w:tcW w:w="359" w:type="pct"/>
            <w:vAlign w:val="center"/>
          </w:tcPr>
          <w:p w14:paraId="24CAC7C3" w14:textId="212F2331" w:rsidR="00883575" w:rsidRPr="005E1BE7" w:rsidRDefault="00BB7C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6.1</w:t>
            </w:r>
          </w:p>
        </w:tc>
        <w:tc>
          <w:tcPr>
            <w:tcW w:w="336" w:type="pct"/>
            <w:vAlign w:val="center"/>
          </w:tcPr>
          <w:p w14:paraId="125E567D" w14:textId="1E5B6F99" w:rsidR="00883575" w:rsidRPr="005E1BE7" w:rsidRDefault="00BB7C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0</w:t>
            </w:r>
          </w:p>
        </w:tc>
        <w:tc>
          <w:tcPr>
            <w:tcW w:w="336" w:type="pct"/>
            <w:vAlign w:val="center"/>
          </w:tcPr>
          <w:p w14:paraId="4828BA4C" w14:textId="460341E9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.7</w:t>
            </w:r>
          </w:p>
        </w:tc>
        <w:tc>
          <w:tcPr>
            <w:tcW w:w="336" w:type="pct"/>
            <w:vAlign w:val="center"/>
          </w:tcPr>
          <w:p w14:paraId="5D7FDAFC" w14:textId="1615B259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6</w:t>
            </w:r>
          </w:p>
        </w:tc>
        <w:tc>
          <w:tcPr>
            <w:tcW w:w="336" w:type="pct"/>
            <w:gridSpan w:val="2"/>
            <w:vAlign w:val="center"/>
          </w:tcPr>
          <w:p w14:paraId="0D00EC89" w14:textId="5D940CB3" w:rsidR="00883575" w:rsidRPr="005E1BE7" w:rsidRDefault="00203F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.1</w:t>
            </w:r>
          </w:p>
        </w:tc>
        <w:tc>
          <w:tcPr>
            <w:tcW w:w="314" w:type="pct"/>
            <w:vAlign w:val="center"/>
          </w:tcPr>
          <w:p w14:paraId="777F0853" w14:textId="7FEF1FD9" w:rsidR="00883575" w:rsidRPr="005E1BE7" w:rsidRDefault="00203F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</w:t>
            </w:r>
          </w:p>
        </w:tc>
        <w:tc>
          <w:tcPr>
            <w:tcW w:w="359" w:type="pct"/>
            <w:vAlign w:val="center"/>
          </w:tcPr>
          <w:p w14:paraId="5F6F6012" w14:textId="6FAFA042" w:rsidR="00883575" w:rsidRPr="005E1BE7" w:rsidRDefault="00B20B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.5</w:t>
            </w:r>
          </w:p>
        </w:tc>
        <w:tc>
          <w:tcPr>
            <w:tcW w:w="336" w:type="pct"/>
            <w:vAlign w:val="center"/>
          </w:tcPr>
          <w:p w14:paraId="4EC57F8F" w14:textId="0F3D66C4" w:rsidR="00883575" w:rsidRPr="005E1BE7" w:rsidRDefault="00B20B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</w:t>
            </w:r>
          </w:p>
        </w:tc>
        <w:tc>
          <w:tcPr>
            <w:tcW w:w="336" w:type="pct"/>
            <w:vAlign w:val="center"/>
          </w:tcPr>
          <w:p w14:paraId="09BB75CE" w14:textId="466F8BF2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.8</w:t>
            </w:r>
          </w:p>
        </w:tc>
        <w:tc>
          <w:tcPr>
            <w:tcW w:w="336" w:type="pct"/>
            <w:vAlign w:val="center"/>
          </w:tcPr>
          <w:p w14:paraId="77A3260A" w14:textId="36F68997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3</w:t>
            </w:r>
          </w:p>
        </w:tc>
        <w:tc>
          <w:tcPr>
            <w:tcW w:w="471" w:type="pct"/>
            <w:vAlign w:val="center"/>
          </w:tcPr>
          <w:p w14:paraId="48F75567" w14:textId="29489717" w:rsidR="00883575" w:rsidRPr="005E1BE7" w:rsidRDefault="00AE41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2954C375" w14:textId="77777777" w:rsidTr="00CA78AF">
        <w:tc>
          <w:tcPr>
            <w:tcW w:w="495" w:type="pct"/>
            <w:vAlign w:val="center"/>
          </w:tcPr>
          <w:p w14:paraId="2EF18FD2" w14:textId="46D28493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Thiamin</w:t>
            </w:r>
          </w:p>
        </w:tc>
        <w:tc>
          <w:tcPr>
            <w:tcW w:w="336" w:type="pct"/>
            <w:vAlign w:val="center"/>
          </w:tcPr>
          <w:p w14:paraId="042749ED" w14:textId="09804DDB" w:rsidR="00883575" w:rsidRPr="005E1BE7" w:rsidRDefault="00C40BD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14" w:type="pct"/>
            <w:vAlign w:val="center"/>
          </w:tcPr>
          <w:p w14:paraId="724BCC61" w14:textId="24D1B98A" w:rsidR="00883575" w:rsidRPr="005E1BE7" w:rsidRDefault="00C40BD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9" w:type="pct"/>
            <w:vAlign w:val="center"/>
          </w:tcPr>
          <w:p w14:paraId="60ECA9C9" w14:textId="794841BC" w:rsidR="00883575" w:rsidRPr="005E1BE7" w:rsidRDefault="00EB1EB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4</w:t>
            </w:r>
          </w:p>
        </w:tc>
        <w:tc>
          <w:tcPr>
            <w:tcW w:w="336" w:type="pct"/>
            <w:vAlign w:val="center"/>
          </w:tcPr>
          <w:p w14:paraId="723A6A4B" w14:textId="18B350F0" w:rsidR="00883575" w:rsidRPr="005E1BE7" w:rsidRDefault="00EB1EB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  <w:tc>
          <w:tcPr>
            <w:tcW w:w="336" w:type="pct"/>
            <w:vAlign w:val="center"/>
          </w:tcPr>
          <w:p w14:paraId="460CBD20" w14:textId="3673BBE8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</w:t>
            </w:r>
          </w:p>
        </w:tc>
        <w:tc>
          <w:tcPr>
            <w:tcW w:w="336" w:type="pct"/>
            <w:vAlign w:val="center"/>
          </w:tcPr>
          <w:p w14:paraId="71C05475" w14:textId="3E4BAA90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</w:t>
            </w:r>
          </w:p>
        </w:tc>
        <w:tc>
          <w:tcPr>
            <w:tcW w:w="336" w:type="pct"/>
            <w:gridSpan w:val="2"/>
            <w:vAlign w:val="center"/>
          </w:tcPr>
          <w:p w14:paraId="7A74F28E" w14:textId="56DEB39B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14" w:type="pct"/>
            <w:vAlign w:val="center"/>
          </w:tcPr>
          <w:p w14:paraId="738A1AB5" w14:textId="3769E384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59" w:type="pct"/>
            <w:vAlign w:val="center"/>
          </w:tcPr>
          <w:p w14:paraId="142F8BF7" w14:textId="703EAF70" w:rsidR="00883575" w:rsidRPr="005E1BE7" w:rsidRDefault="00CF2A1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1</w:t>
            </w:r>
          </w:p>
        </w:tc>
        <w:tc>
          <w:tcPr>
            <w:tcW w:w="336" w:type="pct"/>
            <w:vAlign w:val="center"/>
          </w:tcPr>
          <w:p w14:paraId="7F194018" w14:textId="48DB70C8" w:rsidR="00883575" w:rsidRPr="005E1BE7" w:rsidRDefault="00CF2A1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</w:p>
        </w:tc>
        <w:tc>
          <w:tcPr>
            <w:tcW w:w="336" w:type="pct"/>
            <w:vAlign w:val="center"/>
          </w:tcPr>
          <w:p w14:paraId="06BCCFDC" w14:textId="5D1074FF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36" w:type="pct"/>
            <w:vAlign w:val="center"/>
          </w:tcPr>
          <w:p w14:paraId="147ED735" w14:textId="1D91D29C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471" w:type="pct"/>
            <w:vAlign w:val="center"/>
          </w:tcPr>
          <w:p w14:paraId="6112CD24" w14:textId="35E4E836" w:rsidR="00883575" w:rsidRPr="005E1BE7" w:rsidRDefault="00F12CB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67859665" w14:textId="77777777" w:rsidTr="00CA78AF">
        <w:tc>
          <w:tcPr>
            <w:tcW w:w="495" w:type="pct"/>
            <w:vAlign w:val="center"/>
          </w:tcPr>
          <w:p w14:paraId="6FA186F0" w14:textId="16E51879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Riboflavin</w:t>
            </w:r>
          </w:p>
        </w:tc>
        <w:tc>
          <w:tcPr>
            <w:tcW w:w="336" w:type="pct"/>
            <w:vAlign w:val="center"/>
          </w:tcPr>
          <w:p w14:paraId="22C2926F" w14:textId="28C2B94B" w:rsidR="00883575" w:rsidRPr="005E1BE7" w:rsidRDefault="00C40BD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14" w:type="pct"/>
            <w:vAlign w:val="center"/>
          </w:tcPr>
          <w:p w14:paraId="1D787FDF" w14:textId="24DED66D" w:rsidR="00883575" w:rsidRPr="005E1BE7" w:rsidRDefault="00C40BD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9" w:type="pct"/>
            <w:vAlign w:val="center"/>
          </w:tcPr>
          <w:p w14:paraId="32CE55CB" w14:textId="7D307298" w:rsidR="00883575" w:rsidRPr="005E1BE7" w:rsidRDefault="00EB1EB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36" w:type="pct"/>
            <w:vAlign w:val="center"/>
          </w:tcPr>
          <w:p w14:paraId="30BE2709" w14:textId="22DE7183" w:rsidR="00883575" w:rsidRPr="005E1BE7" w:rsidRDefault="00EB1EB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36" w:type="pct"/>
            <w:vAlign w:val="center"/>
          </w:tcPr>
          <w:p w14:paraId="09EC5964" w14:textId="3E66643E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36" w:type="pct"/>
            <w:vAlign w:val="center"/>
          </w:tcPr>
          <w:p w14:paraId="4B2E11FE" w14:textId="48A5461B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336" w:type="pct"/>
            <w:gridSpan w:val="2"/>
            <w:vAlign w:val="center"/>
          </w:tcPr>
          <w:p w14:paraId="41750DBF" w14:textId="2B60D97B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14" w:type="pct"/>
            <w:vAlign w:val="center"/>
          </w:tcPr>
          <w:p w14:paraId="429D355F" w14:textId="6D0E27F0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9" w:type="pct"/>
            <w:vAlign w:val="center"/>
          </w:tcPr>
          <w:p w14:paraId="24156750" w14:textId="5E23B9FD" w:rsidR="00883575" w:rsidRPr="005E1BE7" w:rsidRDefault="00CF2A1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336" w:type="pct"/>
            <w:vAlign w:val="center"/>
          </w:tcPr>
          <w:p w14:paraId="64292DD2" w14:textId="746AD49C" w:rsidR="00883575" w:rsidRPr="005E1BE7" w:rsidRDefault="00CF2A1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36" w:type="pct"/>
            <w:vAlign w:val="center"/>
          </w:tcPr>
          <w:p w14:paraId="1ACFAF40" w14:textId="2964A172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336" w:type="pct"/>
            <w:vAlign w:val="center"/>
          </w:tcPr>
          <w:p w14:paraId="2C82FB8C" w14:textId="448380E0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471" w:type="pct"/>
            <w:vAlign w:val="center"/>
          </w:tcPr>
          <w:p w14:paraId="37F906C5" w14:textId="74401DA8" w:rsidR="00883575" w:rsidRPr="005E1BE7" w:rsidRDefault="00F12CB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14146907" w14:textId="77777777" w:rsidTr="00CA78AF">
        <w:tc>
          <w:tcPr>
            <w:tcW w:w="495" w:type="pct"/>
            <w:vAlign w:val="center"/>
          </w:tcPr>
          <w:p w14:paraId="5542C345" w14:textId="15D73B3F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</w:p>
        </w:tc>
        <w:tc>
          <w:tcPr>
            <w:tcW w:w="336" w:type="pct"/>
            <w:vAlign w:val="center"/>
          </w:tcPr>
          <w:p w14:paraId="7D4A0C66" w14:textId="296EC4A2" w:rsidR="00883575" w:rsidRPr="005E1BE7" w:rsidRDefault="00C40BD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14" w:type="pct"/>
            <w:vAlign w:val="center"/>
          </w:tcPr>
          <w:p w14:paraId="1CCA9932" w14:textId="58D63FA1" w:rsidR="00883575" w:rsidRPr="005E1BE7" w:rsidRDefault="005248C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9" w:type="pct"/>
            <w:vAlign w:val="center"/>
          </w:tcPr>
          <w:p w14:paraId="2363DB9F" w14:textId="18E37EBE" w:rsidR="00883575" w:rsidRPr="005E1BE7" w:rsidRDefault="008955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</w:t>
            </w:r>
          </w:p>
        </w:tc>
        <w:tc>
          <w:tcPr>
            <w:tcW w:w="336" w:type="pct"/>
            <w:vAlign w:val="center"/>
          </w:tcPr>
          <w:p w14:paraId="48ED2F0A" w14:textId="14C253B3" w:rsidR="00883575" w:rsidRPr="005E1BE7" w:rsidRDefault="008955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</w:t>
            </w:r>
          </w:p>
        </w:tc>
        <w:tc>
          <w:tcPr>
            <w:tcW w:w="336" w:type="pct"/>
            <w:vAlign w:val="center"/>
          </w:tcPr>
          <w:p w14:paraId="4E326906" w14:textId="6BD22097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36" w:type="pct"/>
            <w:vAlign w:val="center"/>
          </w:tcPr>
          <w:p w14:paraId="7EF3F593" w14:textId="66C6C18C" w:rsidR="00883575" w:rsidRPr="005E1BE7" w:rsidRDefault="005C07B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</w:p>
        </w:tc>
        <w:tc>
          <w:tcPr>
            <w:tcW w:w="336" w:type="pct"/>
            <w:gridSpan w:val="2"/>
            <w:vAlign w:val="center"/>
          </w:tcPr>
          <w:p w14:paraId="702105E8" w14:textId="05156683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14" w:type="pct"/>
            <w:vAlign w:val="center"/>
          </w:tcPr>
          <w:p w14:paraId="3DEC78B6" w14:textId="42695B39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9" w:type="pct"/>
            <w:vAlign w:val="center"/>
          </w:tcPr>
          <w:p w14:paraId="33DFB975" w14:textId="1BF5387F" w:rsidR="00883575" w:rsidRPr="005E1BE7" w:rsidRDefault="00CF2A1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  <w:tc>
          <w:tcPr>
            <w:tcW w:w="336" w:type="pct"/>
            <w:vAlign w:val="center"/>
          </w:tcPr>
          <w:p w14:paraId="28DA8117" w14:textId="65FADE7C" w:rsidR="00883575" w:rsidRPr="005E1BE7" w:rsidRDefault="00CF2A1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  <w:tc>
          <w:tcPr>
            <w:tcW w:w="336" w:type="pct"/>
            <w:vAlign w:val="center"/>
          </w:tcPr>
          <w:p w14:paraId="6197230C" w14:textId="470A78F0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  <w:tc>
          <w:tcPr>
            <w:tcW w:w="336" w:type="pct"/>
            <w:vAlign w:val="center"/>
          </w:tcPr>
          <w:p w14:paraId="7E287F70" w14:textId="7AA7EABA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471" w:type="pct"/>
            <w:vAlign w:val="center"/>
          </w:tcPr>
          <w:p w14:paraId="72ADE418" w14:textId="617EAC40" w:rsidR="00883575" w:rsidRPr="005E1BE7" w:rsidRDefault="00F12CB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753F20EF" w14:textId="77777777" w:rsidTr="00CA78AF">
        <w:tc>
          <w:tcPr>
            <w:tcW w:w="495" w:type="pct"/>
            <w:vAlign w:val="center"/>
          </w:tcPr>
          <w:p w14:paraId="61301469" w14:textId="16704F30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36" w:type="pct"/>
            <w:vAlign w:val="center"/>
          </w:tcPr>
          <w:p w14:paraId="0C8BFCD4" w14:textId="0B1A681D" w:rsidR="00883575" w:rsidRPr="005E1BE7" w:rsidRDefault="005248C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14" w:type="pct"/>
            <w:vAlign w:val="center"/>
          </w:tcPr>
          <w:p w14:paraId="716F0E14" w14:textId="1E3338AF" w:rsidR="00883575" w:rsidRPr="005E1BE7" w:rsidRDefault="005248C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9" w:type="pct"/>
            <w:vAlign w:val="center"/>
          </w:tcPr>
          <w:p w14:paraId="4C7C16E4" w14:textId="3612F0C2" w:rsidR="00883575" w:rsidRPr="005E1BE7" w:rsidRDefault="008955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.3</w:t>
            </w:r>
          </w:p>
        </w:tc>
        <w:tc>
          <w:tcPr>
            <w:tcW w:w="336" w:type="pct"/>
            <w:vAlign w:val="center"/>
          </w:tcPr>
          <w:p w14:paraId="4F870BF5" w14:textId="263F8C51" w:rsidR="00883575" w:rsidRPr="005E1BE7" w:rsidRDefault="0089552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36" w:type="pct"/>
            <w:vAlign w:val="center"/>
          </w:tcPr>
          <w:p w14:paraId="0AE29BC3" w14:textId="3453AB53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336" w:type="pct"/>
            <w:vAlign w:val="center"/>
          </w:tcPr>
          <w:p w14:paraId="327E2E94" w14:textId="27671E37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336" w:type="pct"/>
            <w:gridSpan w:val="2"/>
            <w:vAlign w:val="center"/>
          </w:tcPr>
          <w:p w14:paraId="2DCDBA16" w14:textId="54D8E1C1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14" w:type="pct"/>
            <w:vAlign w:val="center"/>
          </w:tcPr>
          <w:p w14:paraId="48689B0F" w14:textId="6CD8B0F5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9" w:type="pct"/>
            <w:vAlign w:val="center"/>
          </w:tcPr>
          <w:p w14:paraId="701169B6" w14:textId="4E48594F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.6</w:t>
            </w:r>
          </w:p>
        </w:tc>
        <w:tc>
          <w:tcPr>
            <w:tcW w:w="336" w:type="pct"/>
            <w:vAlign w:val="center"/>
          </w:tcPr>
          <w:p w14:paraId="67114E18" w14:textId="46DBF21A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</w:t>
            </w:r>
          </w:p>
        </w:tc>
        <w:tc>
          <w:tcPr>
            <w:tcW w:w="336" w:type="pct"/>
            <w:vAlign w:val="center"/>
          </w:tcPr>
          <w:p w14:paraId="1DEDECFA" w14:textId="1AF5DF35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</w:t>
            </w:r>
          </w:p>
        </w:tc>
        <w:tc>
          <w:tcPr>
            <w:tcW w:w="336" w:type="pct"/>
            <w:vAlign w:val="center"/>
          </w:tcPr>
          <w:p w14:paraId="4BA8E8C5" w14:textId="664338AD" w:rsidR="00883575" w:rsidRPr="005E1BE7" w:rsidRDefault="00520E0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471" w:type="pct"/>
            <w:vAlign w:val="center"/>
          </w:tcPr>
          <w:p w14:paraId="29F69F04" w14:textId="2CFB36B1" w:rsidR="00883575" w:rsidRPr="005E1BE7" w:rsidRDefault="00F12CB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33B294F3" w14:textId="77777777" w:rsidTr="00CA78AF">
        <w:tc>
          <w:tcPr>
            <w:tcW w:w="495" w:type="pct"/>
            <w:vAlign w:val="center"/>
          </w:tcPr>
          <w:p w14:paraId="38648770" w14:textId="064C0CFF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Folate</w:t>
            </w:r>
          </w:p>
        </w:tc>
        <w:tc>
          <w:tcPr>
            <w:tcW w:w="336" w:type="pct"/>
            <w:vAlign w:val="center"/>
          </w:tcPr>
          <w:p w14:paraId="03AC98DA" w14:textId="22D1A080" w:rsidR="00883575" w:rsidRPr="005E1BE7" w:rsidRDefault="005248C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14" w:type="pct"/>
            <w:vAlign w:val="center"/>
          </w:tcPr>
          <w:p w14:paraId="0F708969" w14:textId="71DB5028" w:rsidR="00883575" w:rsidRPr="005E1BE7" w:rsidRDefault="005248C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59" w:type="pct"/>
            <w:vAlign w:val="center"/>
          </w:tcPr>
          <w:p w14:paraId="6B544D0B" w14:textId="3D5F929B" w:rsidR="00883575" w:rsidRPr="005E1BE7" w:rsidRDefault="00C363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.8</w:t>
            </w:r>
          </w:p>
        </w:tc>
        <w:tc>
          <w:tcPr>
            <w:tcW w:w="336" w:type="pct"/>
            <w:vAlign w:val="center"/>
          </w:tcPr>
          <w:p w14:paraId="1C1C9F47" w14:textId="79FDEEE9" w:rsidR="00883575" w:rsidRPr="005E1BE7" w:rsidRDefault="00C363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</w:t>
            </w:r>
          </w:p>
        </w:tc>
        <w:tc>
          <w:tcPr>
            <w:tcW w:w="336" w:type="pct"/>
            <w:vAlign w:val="center"/>
          </w:tcPr>
          <w:p w14:paraId="11171913" w14:textId="6701347B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9</w:t>
            </w:r>
          </w:p>
        </w:tc>
        <w:tc>
          <w:tcPr>
            <w:tcW w:w="336" w:type="pct"/>
            <w:vAlign w:val="center"/>
          </w:tcPr>
          <w:p w14:paraId="3E299CCF" w14:textId="2D6C8051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</w:t>
            </w:r>
          </w:p>
        </w:tc>
        <w:tc>
          <w:tcPr>
            <w:tcW w:w="336" w:type="pct"/>
            <w:gridSpan w:val="2"/>
            <w:vAlign w:val="center"/>
          </w:tcPr>
          <w:p w14:paraId="5D717FCC" w14:textId="552731ED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14" w:type="pct"/>
            <w:vAlign w:val="center"/>
          </w:tcPr>
          <w:p w14:paraId="6640A3B4" w14:textId="78B79F87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9" w:type="pct"/>
            <w:vAlign w:val="center"/>
          </w:tcPr>
          <w:p w14:paraId="58D50E20" w14:textId="3C519B3F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.5</w:t>
            </w:r>
          </w:p>
        </w:tc>
        <w:tc>
          <w:tcPr>
            <w:tcW w:w="336" w:type="pct"/>
            <w:vAlign w:val="center"/>
          </w:tcPr>
          <w:p w14:paraId="008BC462" w14:textId="7D18F60E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</w:t>
            </w:r>
          </w:p>
        </w:tc>
        <w:tc>
          <w:tcPr>
            <w:tcW w:w="336" w:type="pct"/>
            <w:vAlign w:val="center"/>
          </w:tcPr>
          <w:p w14:paraId="0CF9A684" w14:textId="630A5099" w:rsidR="00883575" w:rsidRPr="005E1BE7" w:rsidRDefault="004C3E3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7</w:t>
            </w:r>
          </w:p>
        </w:tc>
        <w:tc>
          <w:tcPr>
            <w:tcW w:w="336" w:type="pct"/>
            <w:vAlign w:val="center"/>
          </w:tcPr>
          <w:p w14:paraId="6075D14C" w14:textId="4C89B71D" w:rsidR="00883575" w:rsidRPr="005E1BE7" w:rsidRDefault="004C3E3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</w:t>
            </w:r>
          </w:p>
        </w:tc>
        <w:tc>
          <w:tcPr>
            <w:tcW w:w="471" w:type="pct"/>
            <w:vAlign w:val="center"/>
          </w:tcPr>
          <w:p w14:paraId="22EB308F" w14:textId="61262EFC" w:rsidR="00883575" w:rsidRPr="005E1BE7" w:rsidRDefault="00F12CB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540729B9" w14:textId="77777777" w:rsidTr="00CA78AF">
        <w:tc>
          <w:tcPr>
            <w:tcW w:w="495" w:type="pct"/>
            <w:vAlign w:val="center"/>
          </w:tcPr>
          <w:p w14:paraId="119B7EFE" w14:textId="60CDE624" w:rsidR="00883575" w:rsidRPr="00CA78AF" w:rsidRDefault="0088357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CA78A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336" w:type="pct"/>
            <w:vAlign w:val="center"/>
          </w:tcPr>
          <w:p w14:paraId="15639D88" w14:textId="7A494970" w:rsidR="00883575" w:rsidRPr="005E1BE7" w:rsidRDefault="007A097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14" w:type="pct"/>
            <w:vAlign w:val="center"/>
          </w:tcPr>
          <w:p w14:paraId="299F3A48" w14:textId="1A114D97" w:rsidR="00883575" w:rsidRPr="005E1BE7" w:rsidRDefault="007A097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9" w:type="pct"/>
            <w:vAlign w:val="center"/>
          </w:tcPr>
          <w:p w14:paraId="5C8BA7C2" w14:textId="4708795B" w:rsidR="00883575" w:rsidRPr="005E1BE7" w:rsidRDefault="00C363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7</w:t>
            </w:r>
          </w:p>
        </w:tc>
        <w:tc>
          <w:tcPr>
            <w:tcW w:w="336" w:type="pct"/>
            <w:vAlign w:val="center"/>
          </w:tcPr>
          <w:p w14:paraId="74AFA1E1" w14:textId="6BDF8719" w:rsidR="00883575" w:rsidRPr="005E1BE7" w:rsidRDefault="00C363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  <w:tc>
          <w:tcPr>
            <w:tcW w:w="336" w:type="pct"/>
            <w:vAlign w:val="center"/>
          </w:tcPr>
          <w:p w14:paraId="10E21DDE" w14:textId="267CF74C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</w:t>
            </w:r>
          </w:p>
        </w:tc>
        <w:tc>
          <w:tcPr>
            <w:tcW w:w="336" w:type="pct"/>
            <w:vAlign w:val="center"/>
          </w:tcPr>
          <w:p w14:paraId="4DA07B21" w14:textId="3D20D559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336" w:type="pct"/>
            <w:gridSpan w:val="2"/>
            <w:vAlign w:val="center"/>
          </w:tcPr>
          <w:p w14:paraId="20A084A5" w14:textId="641C2F1E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14" w:type="pct"/>
            <w:vAlign w:val="center"/>
          </w:tcPr>
          <w:p w14:paraId="490D77BF" w14:textId="41249C93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9" w:type="pct"/>
            <w:vAlign w:val="center"/>
          </w:tcPr>
          <w:p w14:paraId="24B7B101" w14:textId="560C5177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</w:t>
            </w:r>
          </w:p>
        </w:tc>
        <w:tc>
          <w:tcPr>
            <w:tcW w:w="336" w:type="pct"/>
            <w:vAlign w:val="center"/>
          </w:tcPr>
          <w:p w14:paraId="360E4C4E" w14:textId="6BFE941D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36" w:type="pct"/>
            <w:vAlign w:val="center"/>
          </w:tcPr>
          <w:p w14:paraId="5D92171D" w14:textId="69E11C63" w:rsidR="00883575" w:rsidRPr="005E1BE7" w:rsidRDefault="004C3E3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  <w:tc>
          <w:tcPr>
            <w:tcW w:w="336" w:type="pct"/>
            <w:vAlign w:val="center"/>
          </w:tcPr>
          <w:p w14:paraId="488D9804" w14:textId="50E2AE47" w:rsidR="00883575" w:rsidRPr="005E1BE7" w:rsidRDefault="004C3E3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471" w:type="pct"/>
            <w:vAlign w:val="center"/>
          </w:tcPr>
          <w:p w14:paraId="7B0D9B2E" w14:textId="498325B7" w:rsidR="00883575" w:rsidRPr="005E1BE7" w:rsidRDefault="00F12CB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57F104FA" w14:textId="77777777" w:rsidTr="00CA78AF">
        <w:tc>
          <w:tcPr>
            <w:tcW w:w="495" w:type="pct"/>
            <w:vAlign w:val="center"/>
          </w:tcPr>
          <w:p w14:paraId="6A4E843A" w14:textId="20E4F168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36" w:type="pct"/>
            <w:vAlign w:val="center"/>
          </w:tcPr>
          <w:p w14:paraId="61338E31" w14:textId="08AF2982" w:rsidR="00883575" w:rsidRPr="005E1BE7" w:rsidRDefault="007A097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.8</w:t>
            </w:r>
          </w:p>
        </w:tc>
        <w:tc>
          <w:tcPr>
            <w:tcW w:w="314" w:type="pct"/>
            <w:vAlign w:val="center"/>
          </w:tcPr>
          <w:p w14:paraId="11E2E7F0" w14:textId="3E6EA805" w:rsidR="00883575" w:rsidRPr="005E1BE7" w:rsidRDefault="007A097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</w:t>
            </w:r>
          </w:p>
        </w:tc>
        <w:tc>
          <w:tcPr>
            <w:tcW w:w="359" w:type="pct"/>
            <w:vAlign w:val="center"/>
          </w:tcPr>
          <w:p w14:paraId="48E89883" w14:textId="74C656C1" w:rsidR="00883575" w:rsidRPr="005E1BE7" w:rsidRDefault="006926D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.1</w:t>
            </w:r>
          </w:p>
        </w:tc>
        <w:tc>
          <w:tcPr>
            <w:tcW w:w="336" w:type="pct"/>
            <w:vAlign w:val="center"/>
          </w:tcPr>
          <w:p w14:paraId="1E2FA785" w14:textId="52C3CE5D" w:rsidR="00883575" w:rsidRPr="005E1BE7" w:rsidRDefault="006926D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4</w:t>
            </w:r>
          </w:p>
        </w:tc>
        <w:tc>
          <w:tcPr>
            <w:tcW w:w="336" w:type="pct"/>
            <w:vAlign w:val="center"/>
          </w:tcPr>
          <w:p w14:paraId="253A4933" w14:textId="5F279AE1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.4</w:t>
            </w:r>
          </w:p>
        </w:tc>
        <w:tc>
          <w:tcPr>
            <w:tcW w:w="336" w:type="pct"/>
            <w:vAlign w:val="center"/>
          </w:tcPr>
          <w:p w14:paraId="4816DFA0" w14:textId="06EB3873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</w:t>
            </w:r>
          </w:p>
        </w:tc>
        <w:tc>
          <w:tcPr>
            <w:tcW w:w="336" w:type="pct"/>
            <w:gridSpan w:val="2"/>
            <w:vAlign w:val="center"/>
          </w:tcPr>
          <w:p w14:paraId="308DDC83" w14:textId="1AED9E67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.4</w:t>
            </w:r>
          </w:p>
        </w:tc>
        <w:tc>
          <w:tcPr>
            <w:tcW w:w="314" w:type="pct"/>
            <w:vAlign w:val="center"/>
          </w:tcPr>
          <w:p w14:paraId="4D5149D5" w14:textId="306F2790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59" w:type="pct"/>
            <w:vAlign w:val="center"/>
          </w:tcPr>
          <w:p w14:paraId="428A4BB7" w14:textId="1549F38E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.1</w:t>
            </w:r>
          </w:p>
        </w:tc>
        <w:tc>
          <w:tcPr>
            <w:tcW w:w="336" w:type="pct"/>
            <w:vAlign w:val="center"/>
          </w:tcPr>
          <w:p w14:paraId="4E87956E" w14:textId="012BF916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336" w:type="pct"/>
            <w:vAlign w:val="center"/>
          </w:tcPr>
          <w:p w14:paraId="427C70A8" w14:textId="30A61CA4" w:rsidR="00883575" w:rsidRPr="005E1BE7" w:rsidRDefault="00BA18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.0</w:t>
            </w:r>
          </w:p>
        </w:tc>
        <w:tc>
          <w:tcPr>
            <w:tcW w:w="336" w:type="pct"/>
            <w:vAlign w:val="center"/>
          </w:tcPr>
          <w:p w14:paraId="3AFAB2C0" w14:textId="06FBDCFB" w:rsidR="00883575" w:rsidRPr="005E1BE7" w:rsidRDefault="00BA18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  <w:tc>
          <w:tcPr>
            <w:tcW w:w="471" w:type="pct"/>
            <w:vAlign w:val="center"/>
          </w:tcPr>
          <w:p w14:paraId="3EA841CC" w14:textId="4F7E4F06" w:rsidR="00883575" w:rsidRPr="005E1BE7" w:rsidRDefault="002307D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040716" w:rsidRPr="005E1BE7" w14:paraId="3562ED86" w14:textId="77777777" w:rsidTr="00CA78AF">
        <w:tc>
          <w:tcPr>
            <w:tcW w:w="495" w:type="pct"/>
            <w:vAlign w:val="center"/>
          </w:tcPr>
          <w:p w14:paraId="122B4910" w14:textId="522410A3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36" w:type="pct"/>
            <w:vAlign w:val="center"/>
          </w:tcPr>
          <w:p w14:paraId="219E9440" w14:textId="360AC0AE" w:rsidR="00883575" w:rsidRPr="005E1BE7" w:rsidRDefault="007A097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14" w:type="pct"/>
            <w:vAlign w:val="center"/>
          </w:tcPr>
          <w:p w14:paraId="5BAA1FE2" w14:textId="234B1C72" w:rsidR="00883575" w:rsidRPr="005E1BE7" w:rsidRDefault="007A097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9" w:type="pct"/>
            <w:vAlign w:val="center"/>
          </w:tcPr>
          <w:p w14:paraId="289609A1" w14:textId="27A6AB53" w:rsidR="00883575" w:rsidRPr="005E1BE7" w:rsidRDefault="006926D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.2</w:t>
            </w:r>
          </w:p>
        </w:tc>
        <w:tc>
          <w:tcPr>
            <w:tcW w:w="336" w:type="pct"/>
            <w:vAlign w:val="center"/>
          </w:tcPr>
          <w:p w14:paraId="1EFC27E1" w14:textId="2AB26E0D" w:rsidR="00883575" w:rsidRPr="005E1BE7" w:rsidRDefault="00A71A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</w:t>
            </w:r>
          </w:p>
        </w:tc>
        <w:tc>
          <w:tcPr>
            <w:tcW w:w="336" w:type="pct"/>
            <w:vAlign w:val="center"/>
          </w:tcPr>
          <w:p w14:paraId="4A9293AB" w14:textId="5F3848AA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36" w:type="pct"/>
            <w:vAlign w:val="center"/>
          </w:tcPr>
          <w:p w14:paraId="7437D20C" w14:textId="3BBAA7B7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  <w:tc>
          <w:tcPr>
            <w:tcW w:w="336" w:type="pct"/>
            <w:gridSpan w:val="2"/>
            <w:vAlign w:val="center"/>
          </w:tcPr>
          <w:p w14:paraId="1C8208C7" w14:textId="334D8F56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14" w:type="pct"/>
            <w:vAlign w:val="center"/>
          </w:tcPr>
          <w:p w14:paraId="43977BDB" w14:textId="4180AFC8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257757ED" w14:textId="02DD71C0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</w:t>
            </w:r>
          </w:p>
        </w:tc>
        <w:tc>
          <w:tcPr>
            <w:tcW w:w="336" w:type="pct"/>
            <w:vAlign w:val="center"/>
          </w:tcPr>
          <w:p w14:paraId="6E74F0FE" w14:textId="01E00C9A" w:rsidR="00883575" w:rsidRPr="005E1BE7" w:rsidRDefault="00EA4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  <w:tc>
          <w:tcPr>
            <w:tcW w:w="336" w:type="pct"/>
            <w:vAlign w:val="center"/>
          </w:tcPr>
          <w:p w14:paraId="174E2E92" w14:textId="387342E8" w:rsidR="00883575" w:rsidRPr="005E1BE7" w:rsidRDefault="004C3E3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36" w:type="pct"/>
            <w:vAlign w:val="center"/>
          </w:tcPr>
          <w:p w14:paraId="2D5D58E7" w14:textId="1D650EC7" w:rsidR="00883575" w:rsidRPr="005E1BE7" w:rsidRDefault="004C3E3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471" w:type="pct"/>
            <w:vAlign w:val="center"/>
          </w:tcPr>
          <w:p w14:paraId="712862CB" w14:textId="15F7D287" w:rsidR="00883575" w:rsidRPr="005E1BE7" w:rsidRDefault="009170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040716" w:rsidRPr="005E1BE7" w14:paraId="5D440913" w14:textId="77777777" w:rsidTr="00CA78AF">
        <w:tc>
          <w:tcPr>
            <w:tcW w:w="495" w:type="pct"/>
            <w:vAlign w:val="center"/>
          </w:tcPr>
          <w:p w14:paraId="3311FFC2" w14:textId="154AA2A3" w:rsidR="00883575" w:rsidRPr="00CA78AF" w:rsidRDefault="00A813E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A78AF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36" w:type="pct"/>
            <w:vAlign w:val="center"/>
          </w:tcPr>
          <w:p w14:paraId="548D8F3D" w14:textId="5D8230B7" w:rsidR="00883575" w:rsidRPr="005E1BE7" w:rsidRDefault="00EF73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  <w:tc>
          <w:tcPr>
            <w:tcW w:w="314" w:type="pct"/>
            <w:vAlign w:val="center"/>
          </w:tcPr>
          <w:p w14:paraId="55BD083A" w14:textId="578396DD" w:rsidR="00883575" w:rsidRPr="005E1BE7" w:rsidRDefault="00EF73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359" w:type="pct"/>
            <w:vAlign w:val="center"/>
          </w:tcPr>
          <w:p w14:paraId="4FF17695" w14:textId="5034D1CA" w:rsidR="00883575" w:rsidRPr="005E1BE7" w:rsidRDefault="00BB7C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.0</w:t>
            </w:r>
          </w:p>
        </w:tc>
        <w:tc>
          <w:tcPr>
            <w:tcW w:w="336" w:type="pct"/>
            <w:vAlign w:val="center"/>
          </w:tcPr>
          <w:p w14:paraId="7D5EFFFA" w14:textId="09F791D8" w:rsidR="00883575" w:rsidRPr="005E1BE7" w:rsidRDefault="00BB7C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3</w:t>
            </w:r>
          </w:p>
        </w:tc>
        <w:tc>
          <w:tcPr>
            <w:tcW w:w="336" w:type="pct"/>
            <w:vAlign w:val="center"/>
          </w:tcPr>
          <w:p w14:paraId="408F0F75" w14:textId="67146216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0</w:t>
            </w:r>
          </w:p>
        </w:tc>
        <w:tc>
          <w:tcPr>
            <w:tcW w:w="336" w:type="pct"/>
            <w:vAlign w:val="center"/>
          </w:tcPr>
          <w:p w14:paraId="4B50DC3C" w14:textId="7FE43FC8" w:rsidR="00883575" w:rsidRPr="005E1BE7" w:rsidRDefault="00AE6AD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6</w:t>
            </w:r>
          </w:p>
        </w:tc>
        <w:tc>
          <w:tcPr>
            <w:tcW w:w="336" w:type="pct"/>
            <w:gridSpan w:val="2"/>
            <w:vAlign w:val="center"/>
          </w:tcPr>
          <w:p w14:paraId="781DD6BD" w14:textId="375ED334" w:rsidR="00883575" w:rsidRPr="005E1BE7" w:rsidRDefault="000A682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8</w:t>
            </w:r>
          </w:p>
        </w:tc>
        <w:tc>
          <w:tcPr>
            <w:tcW w:w="314" w:type="pct"/>
            <w:vAlign w:val="center"/>
          </w:tcPr>
          <w:p w14:paraId="2BC414E9" w14:textId="2EA6995A" w:rsidR="00883575" w:rsidRPr="005E1BE7" w:rsidRDefault="00B20B8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59" w:type="pct"/>
            <w:vAlign w:val="center"/>
          </w:tcPr>
          <w:p w14:paraId="1C62F90D" w14:textId="4F44BA84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1</w:t>
            </w:r>
          </w:p>
        </w:tc>
        <w:tc>
          <w:tcPr>
            <w:tcW w:w="336" w:type="pct"/>
            <w:vAlign w:val="center"/>
          </w:tcPr>
          <w:p w14:paraId="1BF9295D" w14:textId="120CE8D2" w:rsidR="00883575" w:rsidRPr="005E1BE7" w:rsidRDefault="0004571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6</w:t>
            </w:r>
          </w:p>
        </w:tc>
        <w:tc>
          <w:tcPr>
            <w:tcW w:w="336" w:type="pct"/>
            <w:vAlign w:val="center"/>
          </w:tcPr>
          <w:p w14:paraId="40B48CC2" w14:textId="0551EEED" w:rsidR="00883575" w:rsidRPr="005E1BE7" w:rsidRDefault="000267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6</w:t>
            </w:r>
          </w:p>
        </w:tc>
        <w:tc>
          <w:tcPr>
            <w:tcW w:w="336" w:type="pct"/>
            <w:vAlign w:val="center"/>
          </w:tcPr>
          <w:p w14:paraId="6988BC40" w14:textId="195958D6" w:rsidR="00883575" w:rsidRPr="005E1BE7" w:rsidRDefault="000267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471" w:type="pct"/>
            <w:vAlign w:val="center"/>
          </w:tcPr>
          <w:p w14:paraId="3DAAD1EB" w14:textId="3EC0E434" w:rsidR="00883575" w:rsidRPr="005E1BE7" w:rsidRDefault="009170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</w:tbl>
    <w:p w14:paraId="6E43FFD2" w14:textId="15EAC58E" w:rsidR="00CA78AF" w:rsidRDefault="00A813EA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5E1BE7">
        <w:rPr>
          <w:rFonts w:ascii="Times New Roman" w:hAnsi="Times New Roman" w:cs="Times New Roman"/>
          <w:sz w:val="24"/>
          <w:szCs w:val="24"/>
        </w:rPr>
        <w:t>EAR,</w:t>
      </w:r>
      <w:proofErr w:type="gramEnd"/>
      <w:r w:rsidRPr="005E1BE7">
        <w:rPr>
          <w:rFonts w:ascii="Times New Roman" w:hAnsi="Times New Roman" w:cs="Times New Roman"/>
          <w:sz w:val="24"/>
          <w:szCs w:val="24"/>
        </w:rPr>
        <w:t xml:space="preserve"> estimated average requirement; </w:t>
      </w:r>
      <w:r w:rsidR="00363B00" w:rsidRPr="005E1BE7">
        <w:rPr>
          <w:rFonts w:ascii="Times New Roman" w:hAnsi="Times New Roman" w:cs="Times New Roman"/>
          <w:sz w:val="24"/>
          <w:szCs w:val="24"/>
        </w:rPr>
        <w:t>NC, not calculable</w:t>
      </w:r>
      <w:r w:rsidR="00363B00">
        <w:rPr>
          <w:rFonts w:ascii="Times New Roman" w:hAnsi="Times New Roman" w:cs="Times New Roman"/>
          <w:sz w:val="24"/>
          <w:szCs w:val="24"/>
        </w:rPr>
        <w:t>;</w:t>
      </w:r>
      <w:r w:rsidR="00363B00"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363B00" w:rsidRPr="005E1BE7">
        <w:rPr>
          <w:rFonts w:ascii="Times New Roman" w:hAnsi="Times New Roman" w:cs="Times New Roman"/>
          <w:sz w:val="24"/>
          <w:szCs w:val="24"/>
        </w:rPr>
        <w:t>RTE, ready-to-eat;</w:t>
      </w:r>
      <w:r w:rsidR="00363B00"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SE, standard error. </w:t>
      </w:r>
    </w:p>
    <w:p w14:paraId="5FFFAFC3" w14:textId="77777777" w:rsidR="004F3569" w:rsidRDefault="00A813EA" w:rsidP="004F3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A78AF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4F3569" w:rsidRPr="00E12F25">
        <w:rPr>
          <w:rFonts w:ascii="Times New Roman" w:hAnsi="Times New Roman" w:cs="Times New Roman"/>
          <w:sz w:val="24"/>
          <w:szCs w:val="24"/>
        </w:rPr>
        <w:t xml:space="preserve">Data are from the National Health and Nutrition Examination Survey </w:t>
      </w:r>
      <w:r w:rsidR="004F3569">
        <w:rPr>
          <w:rFonts w:ascii="Times New Roman" w:hAnsi="Times New Roman" w:cs="Times New Roman"/>
          <w:sz w:val="24"/>
          <w:szCs w:val="24"/>
        </w:rPr>
        <w:t xml:space="preserve">(NHANES) </w:t>
      </w:r>
      <w:r w:rsidR="004F3569" w:rsidRPr="00E12F25">
        <w:rPr>
          <w:rFonts w:ascii="Times New Roman" w:hAnsi="Times New Roman" w:cs="Times New Roman"/>
          <w:sz w:val="24"/>
          <w:szCs w:val="24"/>
        </w:rPr>
        <w:t>2013-2014 excluding pregnant and lactating women</w:t>
      </w:r>
      <w:r w:rsidR="004F3569">
        <w:rPr>
          <w:rFonts w:ascii="Times New Roman" w:hAnsi="Times New Roman" w:cs="Times New Roman"/>
          <w:sz w:val="24"/>
          <w:szCs w:val="24"/>
        </w:rPr>
        <w:t xml:space="preserve"> using</w:t>
      </w:r>
      <w:r w:rsidR="004F3569" w:rsidRPr="00E12F25">
        <w:rPr>
          <w:rFonts w:ascii="Times New Roman" w:hAnsi="Times New Roman" w:cs="Times New Roman"/>
          <w:sz w:val="24"/>
          <w:szCs w:val="24"/>
        </w:rPr>
        <w:t xml:space="preserve"> self-reported food intake from day one 24-hour food rec</w:t>
      </w:r>
      <w:r w:rsidR="004F3569">
        <w:rPr>
          <w:rFonts w:ascii="Times New Roman" w:hAnsi="Times New Roman" w:cs="Times New Roman"/>
          <w:sz w:val="24"/>
          <w:szCs w:val="24"/>
        </w:rPr>
        <w:t>all</w:t>
      </w:r>
      <w:r w:rsidR="004F3569" w:rsidRPr="00E12F25">
        <w:rPr>
          <w:rFonts w:ascii="Times New Roman" w:hAnsi="Times New Roman" w:cs="Times New Roman"/>
          <w:sz w:val="24"/>
          <w:szCs w:val="24"/>
        </w:rPr>
        <w:t>s</w:t>
      </w:r>
      <w:r w:rsidR="004F356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68CEDB9" w14:textId="2158A005" w:rsidR="004F3569" w:rsidRDefault="004F3569" w:rsidP="004F3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†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Baseline values represent </w:t>
      </w:r>
      <w:r>
        <w:rPr>
          <w:rFonts w:ascii="Times New Roman" w:hAnsi="Times New Roman" w:cs="Times New Roman"/>
          <w:sz w:val="24"/>
          <w:szCs w:val="24"/>
        </w:rPr>
        <w:t>NHANES 2013-2014</w:t>
      </w:r>
      <w:r w:rsidRPr="005E1BE7">
        <w:rPr>
          <w:rFonts w:ascii="Times New Roman" w:hAnsi="Times New Roman" w:cs="Times New Roman"/>
          <w:sz w:val="24"/>
          <w:szCs w:val="24"/>
        </w:rPr>
        <w:t xml:space="preserve"> nutrient intak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788956B" w14:textId="77777777" w:rsidR="004F3569" w:rsidRDefault="004F3569" w:rsidP="004F3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 For the zero fortification, we modeled removing all fortification of the nutrients listed in this table.</w:t>
      </w:r>
    </w:p>
    <w:p w14:paraId="2DD90117" w14:textId="77777777" w:rsidR="004F3569" w:rsidRDefault="004F3569" w:rsidP="004F356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3518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Pr="007835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the optimized fortification scenario, we modeled fortification levels of 10% of the daily value for vitamins A, C and D, riboflavin, niacin and calcium, and 20% of the daily value for thiamin, vitamins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and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, folic acid, iron and zinc.</w:t>
      </w:r>
    </w:p>
    <w:p w14:paraId="02205E3A" w14:textId="77777777" w:rsidR="00CA78AF" w:rsidRDefault="00BA6BB9" w:rsidP="005E1BE7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CA78AF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¶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813EA" w:rsidRPr="005E1BE7">
        <w:rPr>
          <w:rFonts w:ascii="Times New Roman" w:hAnsi="Times New Roman" w:cs="Times New Roman"/>
          <w:color w:val="000000"/>
          <w:sz w:val="24"/>
          <w:szCs w:val="24"/>
        </w:rPr>
        <w:t>RTE cereal eaters are individuals who reported consuming any quantity of RTE cereal on Day 1 of their 24</w:t>
      </w:r>
      <w:r w:rsidR="00C84A8D" w:rsidRPr="005E1BE7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A813EA" w:rsidRPr="005E1BE7">
        <w:rPr>
          <w:rFonts w:ascii="Times New Roman" w:hAnsi="Times New Roman" w:cs="Times New Roman"/>
          <w:color w:val="000000"/>
          <w:sz w:val="24"/>
          <w:szCs w:val="24"/>
        </w:rPr>
        <w:t>hour dietary recall from the National Health and Nutrition Examination Survey (NHANES) 2013-2014.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2EFB0C74" w14:textId="64E18E34" w:rsidR="00A813EA" w:rsidRPr="00F824DF" w:rsidRDefault="00BA6BB9" w:rsidP="005E1BE7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880946">
        <w:rPr>
          <w:rFonts w:ascii="Times New Roman" w:hAnsi="Times New Roman" w:cs="Times New Roman"/>
          <w:b/>
          <w:color w:val="000000"/>
          <w:sz w:val="24"/>
          <w:szCs w:val="24"/>
          <w:vertAlign w:val="superscript"/>
        </w:rPr>
        <w:t>||</w:t>
      </w:r>
      <w:r w:rsidR="00CA78AF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880946">
        <w:rPr>
          <w:rFonts w:ascii="Times New Roman" w:hAnsi="Times New Roman" w:cs="Times New Roman"/>
          <w:color w:val="000000"/>
          <w:sz w:val="24"/>
          <w:szCs w:val="24"/>
        </w:rPr>
        <w:t>p values were calculated</w:t>
      </w:r>
      <w:r w:rsidR="000A0D1D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 comparing the </w:t>
      </w:r>
      <w:r w:rsidR="00230282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baseline </w:t>
      </w:r>
      <w:r w:rsidR="000A0D1D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results for toddlers (Supplemental Table 2a), children (Supplemental Table 2a), teens, and adults </w:t>
      </w:r>
      <w:r w:rsidR="00880946" w:rsidRPr="00880946">
        <w:rPr>
          <w:rFonts w:ascii="Times New Roman" w:hAnsi="Times New Roman" w:cs="Times New Roman"/>
          <w:sz w:val="24"/>
          <w:szCs w:val="24"/>
          <w:shd w:val="clear" w:color="auto" w:fill="FFFFFF"/>
        </w:rPr>
        <w:t>using an approximate chi-square test. In cases with very low estimates and standard errors, normal approximations would not be appropriate, and p-values were not calculated</w:t>
      </w:r>
      <w:r w:rsidR="00ED48B2" w:rsidRPr="0088094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ED48B2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70100229" w14:textId="6AD6EEC7" w:rsidR="001F5DA3" w:rsidRPr="005E1BE7" w:rsidRDefault="001F5DA3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br w:type="page"/>
      </w:r>
    </w:p>
    <w:p w14:paraId="2E051D24" w14:textId="4E7B89D8" w:rsidR="00F7274B" w:rsidRPr="005E1BE7" w:rsidRDefault="00A269FA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l </w:t>
      </w:r>
      <w:r w:rsidR="00751F8A" w:rsidRPr="005E1BE7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6A07C4" w:rsidRPr="005E1BE7">
        <w:rPr>
          <w:rFonts w:ascii="Times New Roman" w:hAnsi="Times New Roman" w:cs="Times New Roman"/>
          <w:b/>
          <w:sz w:val="24"/>
          <w:szCs w:val="24"/>
        </w:rPr>
        <w:t>3</w:t>
      </w:r>
      <w:r w:rsidR="00F7274B" w:rsidRPr="005E1BE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7274B" w:rsidRPr="005E1BE7">
        <w:rPr>
          <w:rFonts w:ascii="Times New Roman" w:hAnsi="Times New Roman" w:cs="Times New Roman"/>
          <w:sz w:val="24"/>
          <w:szCs w:val="24"/>
        </w:rPr>
        <w:t xml:space="preserve">Percent </w:t>
      </w:r>
      <w:proofErr w:type="gramStart"/>
      <w:r w:rsidR="00F7274B" w:rsidRPr="005E1BE7">
        <w:rPr>
          <w:rFonts w:ascii="Times New Roman" w:hAnsi="Times New Roman" w:cs="Times New Roman"/>
          <w:sz w:val="24"/>
          <w:szCs w:val="24"/>
        </w:rPr>
        <w:t>below</w:t>
      </w:r>
      <w:proofErr w:type="gramEnd"/>
      <w:r w:rsidR="00F7274B"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E87158" w:rsidRPr="005E1BE7">
        <w:rPr>
          <w:rFonts w:ascii="Times New Roman" w:hAnsi="Times New Roman" w:cs="Times New Roman"/>
          <w:sz w:val="24"/>
          <w:szCs w:val="24"/>
        </w:rPr>
        <w:t>Estimated Average Requirement (</w:t>
      </w:r>
      <w:r w:rsidR="00F7274B" w:rsidRPr="005E1BE7">
        <w:rPr>
          <w:rFonts w:ascii="Times New Roman" w:hAnsi="Times New Roman" w:cs="Times New Roman"/>
          <w:sz w:val="24"/>
          <w:szCs w:val="24"/>
        </w:rPr>
        <w:t>EAR</w:t>
      </w:r>
      <w:r w:rsidR="00E87158" w:rsidRPr="005E1BE7">
        <w:rPr>
          <w:rFonts w:ascii="Times New Roman" w:hAnsi="Times New Roman" w:cs="Times New Roman"/>
          <w:sz w:val="24"/>
          <w:szCs w:val="24"/>
        </w:rPr>
        <w:t>)</w:t>
      </w:r>
      <w:r w:rsidR="00F7274B" w:rsidRPr="005E1BE7">
        <w:rPr>
          <w:rFonts w:ascii="Times New Roman" w:hAnsi="Times New Roman" w:cs="Times New Roman"/>
          <w:sz w:val="24"/>
          <w:szCs w:val="24"/>
        </w:rPr>
        <w:t xml:space="preserve"> for total population</w:t>
      </w:r>
      <w:r w:rsidR="00C97E99"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FE6DAC" w:rsidRPr="005E1BE7">
        <w:rPr>
          <w:rFonts w:ascii="Times New Roman" w:hAnsi="Times New Roman" w:cs="Times New Roman"/>
          <w:sz w:val="24"/>
          <w:szCs w:val="24"/>
        </w:rPr>
        <w:t xml:space="preserve">and </w:t>
      </w:r>
      <w:r w:rsidR="006B25F4" w:rsidRPr="005E1BE7">
        <w:rPr>
          <w:rFonts w:ascii="Times New Roman" w:hAnsi="Times New Roman" w:cs="Times New Roman"/>
          <w:sz w:val="24"/>
          <w:szCs w:val="24"/>
        </w:rPr>
        <w:t>r</w:t>
      </w:r>
      <w:r w:rsidR="00FE6DAC" w:rsidRPr="005E1BE7">
        <w:rPr>
          <w:rFonts w:ascii="Times New Roman" w:hAnsi="Times New Roman" w:cs="Times New Roman"/>
          <w:sz w:val="24"/>
          <w:szCs w:val="24"/>
        </w:rPr>
        <w:t xml:space="preserve">eady-to-eat </w:t>
      </w:r>
      <w:r w:rsidR="006B25F4" w:rsidRPr="005E1BE7">
        <w:rPr>
          <w:rFonts w:ascii="Times New Roman" w:hAnsi="Times New Roman" w:cs="Times New Roman"/>
          <w:sz w:val="24"/>
          <w:szCs w:val="24"/>
        </w:rPr>
        <w:t>c</w:t>
      </w:r>
      <w:r w:rsidR="00FE6DAC" w:rsidRPr="005E1BE7">
        <w:rPr>
          <w:rFonts w:ascii="Times New Roman" w:hAnsi="Times New Roman" w:cs="Times New Roman"/>
          <w:sz w:val="24"/>
          <w:szCs w:val="24"/>
        </w:rPr>
        <w:t>ereal eaters</w:t>
      </w:r>
      <w:r w:rsidR="00F7274B"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357731" w:rsidRPr="005E1BE7">
        <w:rPr>
          <w:rFonts w:ascii="Times New Roman" w:hAnsi="Times New Roman" w:cs="Times New Roman"/>
          <w:sz w:val="24"/>
          <w:szCs w:val="24"/>
        </w:rPr>
        <w:t>≥</w:t>
      </w:r>
      <w:r w:rsidR="00F7274B" w:rsidRPr="005E1BE7">
        <w:rPr>
          <w:rFonts w:ascii="Times New Roman" w:hAnsi="Times New Roman" w:cs="Times New Roman"/>
          <w:sz w:val="24"/>
          <w:szCs w:val="24"/>
        </w:rPr>
        <w:t>1 year</w:t>
      </w:r>
      <w:r w:rsidR="00F67573" w:rsidRPr="005E1BE7">
        <w:rPr>
          <w:rFonts w:ascii="Times New Roman" w:hAnsi="Times New Roman" w:cs="Times New Roman"/>
          <w:sz w:val="24"/>
          <w:szCs w:val="24"/>
        </w:rPr>
        <w:t xml:space="preserve">: </w:t>
      </w:r>
      <w:r w:rsidR="006B25F4" w:rsidRPr="005E1BE7">
        <w:rPr>
          <w:rFonts w:ascii="Times New Roman" w:hAnsi="Times New Roman" w:cs="Times New Roman"/>
          <w:sz w:val="24"/>
          <w:szCs w:val="24"/>
        </w:rPr>
        <w:t>r</w:t>
      </w:r>
      <w:r w:rsidR="00F67573" w:rsidRPr="005E1BE7">
        <w:rPr>
          <w:rFonts w:ascii="Times New Roman" w:hAnsi="Times New Roman" w:cs="Times New Roman"/>
          <w:sz w:val="24"/>
          <w:szCs w:val="24"/>
        </w:rPr>
        <w:t xml:space="preserve">esults for </w:t>
      </w:r>
      <w:r w:rsidR="006B25F4" w:rsidRPr="005E1BE7">
        <w:rPr>
          <w:rFonts w:ascii="Times New Roman" w:hAnsi="Times New Roman" w:cs="Times New Roman"/>
          <w:sz w:val="24"/>
          <w:szCs w:val="24"/>
        </w:rPr>
        <w:t>f</w:t>
      </w:r>
      <w:r w:rsidR="00F67573" w:rsidRPr="005E1BE7">
        <w:rPr>
          <w:rFonts w:ascii="Times New Roman" w:hAnsi="Times New Roman" w:cs="Times New Roman"/>
          <w:sz w:val="24"/>
          <w:szCs w:val="24"/>
        </w:rPr>
        <w:t xml:space="preserve">emales and </w:t>
      </w:r>
      <w:r w:rsidR="006B25F4" w:rsidRPr="005E1BE7">
        <w:rPr>
          <w:rFonts w:ascii="Times New Roman" w:hAnsi="Times New Roman" w:cs="Times New Roman"/>
          <w:sz w:val="24"/>
          <w:szCs w:val="24"/>
        </w:rPr>
        <w:t>m</w:t>
      </w:r>
      <w:r w:rsidR="00F67573" w:rsidRPr="005E1BE7">
        <w:rPr>
          <w:rFonts w:ascii="Times New Roman" w:hAnsi="Times New Roman" w:cs="Times New Roman"/>
          <w:sz w:val="24"/>
          <w:szCs w:val="24"/>
        </w:rPr>
        <w:t>ales</w:t>
      </w:r>
      <w:r w:rsidR="005541E0" w:rsidRPr="005541E0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tbl>
      <w:tblPr>
        <w:tblStyle w:val="TableGrid"/>
        <w:tblW w:w="5000" w:type="pct"/>
        <w:tblLayout w:type="fixed"/>
        <w:tblLook w:val="06A0" w:firstRow="1" w:lastRow="0" w:firstColumn="1" w:lastColumn="0" w:noHBand="1" w:noVBand="1"/>
      </w:tblPr>
      <w:tblGrid>
        <w:gridCol w:w="1501"/>
        <w:gridCol w:w="1101"/>
        <w:gridCol w:w="629"/>
        <w:gridCol w:w="1085"/>
        <w:gridCol w:w="640"/>
        <w:gridCol w:w="1070"/>
        <w:gridCol w:w="629"/>
        <w:gridCol w:w="1080"/>
        <w:gridCol w:w="676"/>
        <w:gridCol w:w="1031"/>
        <w:gridCol w:w="694"/>
        <w:gridCol w:w="1109"/>
        <w:gridCol w:w="622"/>
        <w:gridCol w:w="1083"/>
      </w:tblGrid>
      <w:tr w:rsidR="00536B7B" w:rsidRPr="005E1BE7" w14:paraId="54881DBE" w14:textId="1A3A54A8" w:rsidTr="00C82BA0">
        <w:tc>
          <w:tcPr>
            <w:tcW w:w="580" w:type="pct"/>
            <w:vMerge w:val="restart"/>
            <w:vAlign w:val="center"/>
          </w:tcPr>
          <w:p w14:paraId="5B0FFE4B" w14:textId="31933922" w:rsidR="00536B7B" w:rsidRPr="0089100B" w:rsidRDefault="00536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Nutrients</w:t>
            </w:r>
          </w:p>
        </w:tc>
        <w:tc>
          <w:tcPr>
            <w:tcW w:w="4002" w:type="pct"/>
            <w:gridSpan w:val="12"/>
            <w:vAlign w:val="center"/>
          </w:tcPr>
          <w:p w14:paraId="00E10BA3" w14:textId="746411C3" w:rsidR="00536B7B" w:rsidRPr="0089100B" w:rsidRDefault="00536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Total Population</w:t>
            </w:r>
          </w:p>
        </w:tc>
        <w:tc>
          <w:tcPr>
            <w:tcW w:w="418" w:type="pct"/>
            <w:vMerge w:val="restart"/>
            <w:vAlign w:val="center"/>
          </w:tcPr>
          <w:p w14:paraId="4ACE7D02" w14:textId="2E242C7E" w:rsidR="00536B7B" w:rsidRPr="0089100B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p value</w:t>
            </w: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||</w:t>
            </w:r>
          </w:p>
        </w:tc>
      </w:tr>
      <w:tr w:rsidR="00536B7B" w:rsidRPr="005E1BE7" w14:paraId="7864B740" w14:textId="0EBBF9FF" w:rsidTr="00F430E7">
        <w:tc>
          <w:tcPr>
            <w:tcW w:w="580" w:type="pct"/>
            <w:vMerge/>
            <w:vAlign w:val="center"/>
          </w:tcPr>
          <w:p w14:paraId="6E6CDA74" w14:textId="7FCC5F6B" w:rsidR="00536B7B" w:rsidRPr="005E1BE7" w:rsidRDefault="00536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990" w:type="pct"/>
            <w:gridSpan w:val="6"/>
            <w:vAlign w:val="center"/>
          </w:tcPr>
          <w:p w14:paraId="72EBD595" w14:textId="6011E15D" w:rsidR="00536B7B" w:rsidRPr="0089100B" w:rsidRDefault="00536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Female n=4122</w:t>
            </w:r>
          </w:p>
        </w:tc>
        <w:tc>
          <w:tcPr>
            <w:tcW w:w="2012" w:type="pct"/>
            <w:gridSpan w:val="6"/>
            <w:vAlign w:val="center"/>
          </w:tcPr>
          <w:p w14:paraId="3DC3CA1D" w14:textId="09983173" w:rsidR="00536B7B" w:rsidRPr="0089100B" w:rsidRDefault="00536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Male n=4045</w:t>
            </w:r>
          </w:p>
        </w:tc>
        <w:tc>
          <w:tcPr>
            <w:tcW w:w="418" w:type="pct"/>
            <w:vMerge/>
            <w:vAlign w:val="center"/>
          </w:tcPr>
          <w:p w14:paraId="5C725645" w14:textId="39B3D008" w:rsidR="00536B7B" w:rsidRPr="005E1BE7" w:rsidRDefault="00536B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C82BA0" w:rsidRPr="005E1BE7" w14:paraId="4361B081" w14:textId="3A71C73E" w:rsidTr="00F430E7">
        <w:tc>
          <w:tcPr>
            <w:tcW w:w="580" w:type="pct"/>
            <w:vMerge/>
            <w:vAlign w:val="center"/>
          </w:tcPr>
          <w:p w14:paraId="4AD71CA4" w14:textId="3D8A159C" w:rsidR="00C84A8D" w:rsidRPr="005E1BE7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68" w:type="pct"/>
            <w:gridSpan w:val="2"/>
          </w:tcPr>
          <w:p w14:paraId="1AF1FAB4" w14:textId="38DA3182" w:rsidR="00C84A8D" w:rsidRPr="0089100B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66" w:type="pct"/>
            <w:gridSpan w:val="2"/>
          </w:tcPr>
          <w:p w14:paraId="4CF81824" w14:textId="07A25D9D" w:rsidR="00C84A8D" w:rsidRPr="0089100B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56" w:type="pct"/>
            <w:gridSpan w:val="2"/>
          </w:tcPr>
          <w:p w14:paraId="0C613A90" w14:textId="1A14B2BA" w:rsidR="00C84A8D" w:rsidRPr="0089100B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678" w:type="pct"/>
            <w:gridSpan w:val="2"/>
          </w:tcPr>
          <w:p w14:paraId="14A16E63" w14:textId="10CBAA11" w:rsidR="00C84A8D" w:rsidRPr="0089100B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66" w:type="pct"/>
            <w:gridSpan w:val="2"/>
          </w:tcPr>
          <w:p w14:paraId="1583585C" w14:textId="1506FA42" w:rsidR="00C84A8D" w:rsidRPr="0089100B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68" w:type="pct"/>
            <w:gridSpan w:val="2"/>
          </w:tcPr>
          <w:p w14:paraId="408F6175" w14:textId="7C30D427" w:rsidR="00C84A8D" w:rsidRPr="0089100B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418" w:type="pct"/>
            <w:vMerge/>
            <w:vAlign w:val="center"/>
          </w:tcPr>
          <w:p w14:paraId="39F55AD5" w14:textId="5E9988A7" w:rsidR="00C84A8D" w:rsidRPr="005E1BE7" w:rsidRDefault="00C84A8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89100B" w:rsidRPr="005E1BE7" w14:paraId="4E07C0B0" w14:textId="54F238DC" w:rsidTr="00F430E7">
        <w:tc>
          <w:tcPr>
            <w:tcW w:w="580" w:type="pct"/>
            <w:vMerge/>
            <w:vAlign w:val="center"/>
          </w:tcPr>
          <w:p w14:paraId="0447CDEE" w14:textId="77777777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25" w:type="pct"/>
            <w:vAlign w:val="center"/>
          </w:tcPr>
          <w:p w14:paraId="17E78607" w14:textId="329C7B6A" w:rsidR="0089100B" w:rsidRPr="0089100B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243" w:type="pct"/>
            <w:vAlign w:val="center"/>
          </w:tcPr>
          <w:p w14:paraId="2CFE8FFD" w14:textId="3DF92B37" w:rsidR="0089100B" w:rsidRPr="0089100B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419" w:type="pct"/>
            <w:vAlign w:val="center"/>
          </w:tcPr>
          <w:p w14:paraId="280D839A" w14:textId="617278E3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247" w:type="pct"/>
            <w:vAlign w:val="center"/>
          </w:tcPr>
          <w:p w14:paraId="68B622E8" w14:textId="7E8294E2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413" w:type="pct"/>
            <w:vAlign w:val="center"/>
          </w:tcPr>
          <w:p w14:paraId="297E623E" w14:textId="0FA1F7E3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243" w:type="pct"/>
            <w:vAlign w:val="center"/>
          </w:tcPr>
          <w:p w14:paraId="0C7D2195" w14:textId="0BE7E417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417" w:type="pct"/>
            <w:vAlign w:val="center"/>
          </w:tcPr>
          <w:p w14:paraId="708BC04F" w14:textId="19EFB292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261" w:type="pct"/>
            <w:vAlign w:val="center"/>
          </w:tcPr>
          <w:p w14:paraId="7EDB5866" w14:textId="3B9B303C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398" w:type="pct"/>
            <w:vAlign w:val="center"/>
          </w:tcPr>
          <w:p w14:paraId="3C5D8418" w14:textId="2ABEF6DE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268" w:type="pct"/>
            <w:vAlign w:val="center"/>
          </w:tcPr>
          <w:p w14:paraId="353B838A" w14:textId="68B0BB47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428" w:type="pct"/>
            <w:vAlign w:val="center"/>
          </w:tcPr>
          <w:p w14:paraId="6AA16E0C" w14:textId="1806BDDB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sz w:val="24"/>
                <w:szCs w:val="24"/>
              </w:rPr>
              <w:t>below EA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%</w:t>
            </w:r>
          </w:p>
        </w:tc>
        <w:tc>
          <w:tcPr>
            <w:tcW w:w="240" w:type="pct"/>
            <w:vAlign w:val="center"/>
          </w:tcPr>
          <w:p w14:paraId="0BA09C5C" w14:textId="198CF9E3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C6EA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%</w:t>
            </w:r>
          </w:p>
        </w:tc>
        <w:tc>
          <w:tcPr>
            <w:tcW w:w="418" w:type="pct"/>
            <w:vMerge/>
            <w:vAlign w:val="center"/>
          </w:tcPr>
          <w:p w14:paraId="6B7C21AB" w14:textId="77777777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82BA0" w:rsidRPr="005E1BE7" w14:paraId="7A9DD24B" w14:textId="1BC74E41" w:rsidTr="00F430E7">
        <w:tc>
          <w:tcPr>
            <w:tcW w:w="580" w:type="pct"/>
            <w:vAlign w:val="center"/>
          </w:tcPr>
          <w:p w14:paraId="3DF6D103" w14:textId="2D43EE9E" w:rsidR="007873FD" w:rsidRPr="0089100B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A</w:t>
            </w:r>
          </w:p>
        </w:tc>
        <w:tc>
          <w:tcPr>
            <w:tcW w:w="425" w:type="pct"/>
            <w:vAlign w:val="center"/>
          </w:tcPr>
          <w:p w14:paraId="6EA1EE7B" w14:textId="199110A0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9.0</w:t>
            </w:r>
          </w:p>
        </w:tc>
        <w:tc>
          <w:tcPr>
            <w:tcW w:w="243" w:type="pct"/>
            <w:vAlign w:val="center"/>
          </w:tcPr>
          <w:p w14:paraId="3BA02B5C" w14:textId="2F9781BC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419" w:type="pct"/>
            <w:vAlign w:val="center"/>
          </w:tcPr>
          <w:p w14:paraId="5546DE5E" w14:textId="1ADA75FD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5.8</w:t>
            </w:r>
          </w:p>
        </w:tc>
        <w:tc>
          <w:tcPr>
            <w:tcW w:w="247" w:type="pct"/>
            <w:vAlign w:val="center"/>
          </w:tcPr>
          <w:p w14:paraId="5BF96B10" w14:textId="18F24E63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413" w:type="pct"/>
            <w:vAlign w:val="center"/>
          </w:tcPr>
          <w:p w14:paraId="1ACD9564" w14:textId="6A988F70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3.1</w:t>
            </w:r>
          </w:p>
        </w:tc>
        <w:tc>
          <w:tcPr>
            <w:tcW w:w="243" w:type="pct"/>
            <w:vAlign w:val="center"/>
          </w:tcPr>
          <w:p w14:paraId="63D80A34" w14:textId="37A0BE47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417" w:type="pct"/>
            <w:vAlign w:val="center"/>
          </w:tcPr>
          <w:p w14:paraId="5BE8DD9D" w14:textId="70B00673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0.1</w:t>
            </w:r>
          </w:p>
        </w:tc>
        <w:tc>
          <w:tcPr>
            <w:tcW w:w="261" w:type="pct"/>
            <w:vAlign w:val="center"/>
          </w:tcPr>
          <w:p w14:paraId="5A2DB320" w14:textId="58A3A998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398" w:type="pct"/>
            <w:vAlign w:val="center"/>
          </w:tcPr>
          <w:p w14:paraId="0F8ACA65" w14:textId="17A32F61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8.7</w:t>
            </w:r>
          </w:p>
        </w:tc>
        <w:tc>
          <w:tcPr>
            <w:tcW w:w="268" w:type="pct"/>
            <w:vAlign w:val="center"/>
          </w:tcPr>
          <w:p w14:paraId="16D5CE48" w14:textId="45B2B3AC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28" w:type="pct"/>
            <w:vAlign w:val="center"/>
          </w:tcPr>
          <w:p w14:paraId="5A834FEB" w14:textId="7D45D7F2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4.9</w:t>
            </w:r>
          </w:p>
        </w:tc>
        <w:tc>
          <w:tcPr>
            <w:tcW w:w="240" w:type="pct"/>
            <w:vAlign w:val="center"/>
          </w:tcPr>
          <w:p w14:paraId="3B7ADD71" w14:textId="1EB6F2B6" w:rsidR="007873FD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8" w:type="pct"/>
            <w:vAlign w:val="center"/>
          </w:tcPr>
          <w:p w14:paraId="4811D3D4" w14:textId="7EA15371" w:rsidR="0095025A" w:rsidRPr="005E1BE7" w:rsidRDefault="007873F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95025A" w:rsidRPr="005E1BE7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C62220" w:rsidRPr="005E1BE7" w14:paraId="168E4348" w14:textId="77777777" w:rsidTr="00F430E7">
        <w:tc>
          <w:tcPr>
            <w:tcW w:w="580" w:type="pct"/>
            <w:vAlign w:val="center"/>
          </w:tcPr>
          <w:p w14:paraId="717A8B38" w14:textId="5901B373" w:rsidR="00C62220" w:rsidRPr="0089100B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425" w:type="pct"/>
            <w:vAlign w:val="center"/>
          </w:tcPr>
          <w:p w14:paraId="053BC847" w14:textId="314E2C81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9.2</w:t>
            </w:r>
          </w:p>
        </w:tc>
        <w:tc>
          <w:tcPr>
            <w:tcW w:w="243" w:type="pct"/>
            <w:vAlign w:val="center"/>
          </w:tcPr>
          <w:p w14:paraId="617EF2AE" w14:textId="1F0E0FA8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419" w:type="pct"/>
            <w:vAlign w:val="center"/>
          </w:tcPr>
          <w:p w14:paraId="5E30E177" w14:textId="797B5BBF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1.2</w:t>
            </w:r>
          </w:p>
        </w:tc>
        <w:tc>
          <w:tcPr>
            <w:tcW w:w="247" w:type="pct"/>
            <w:vAlign w:val="center"/>
          </w:tcPr>
          <w:p w14:paraId="14466D6C" w14:textId="0C7BA5AD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413" w:type="pct"/>
            <w:vAlign w:val="center"/>
          </w:tcPr>
          <w:p w14:paraId="6CE07DE1" w14:textId="7E8F97EA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9.7</w:t>
            </w:r>
          </w:p>
        </w:tc>
        <w:tc>
          <w:tcPr>
            <w:tcW w:w="243" w:type="pct"/>
            <w:vAlign w:val="center"/>
          </w:tcPr>
          <w:p w14:paraId="7B4A2309" w14:textId="65C3E371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417" w:type="pct"/>
            <w:vAlign w:val="center"/>
          </w:tcPr>
          <w:p w14:paraId="662F0BAD" w14:textId="26F95492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3.6</w:t>
            </w:r>
          </w:p>
        </w:tc>
        <w:tc>
          <w:tcPr>
            <w:tcW w:w="261" w:type="pct"/>
            <w:vAlign w:val="center"/>
          </w:tcPr>
          <w:p w14:paraId="35DFCBFB" w14:textId="462E3BCE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398" w:type="pct"/>
            <w:vAlign w:val="center"/>
          </w:tcPr>
          <w:p w14:paraId="65A137BE" w14:textId="76B934B6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5.7</w:t>
            </w:r>
          </w:p>
        </w:tc>
        <w:tc>
          <w:tcPr>
            <w:tcW w:w="268" w:type="pct"/>
            <w:vAlign w:val="center"/>
          </w:tcPr>
          <w:p w14:paraId="74E472E0" w14:textId="3A281304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428" w:type="pct"/>
            <w:vAlign w:val="center"/>
          </w:tcPr>
          <w:p w14:paraId="7B17E911" w14:textId="2E6E65AF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4.3</w:t>
            </w:r>
          </w:p>
        </w:tc>
        <w:tc>
          <w:tcPr>
            <w:tcW w:w="240" w:type="pct"/>
            <w:vAlign w:val="center"/>
          </w:tcPr>
          <w:p w14:paraId="5F552E61" w14:textId="5C3FAD42" w:rsidR="00C62220" w:rsidRPr="005E1BE7" w:rsidRDefault="00C6222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8" w:type="pct"/>
            <w:vAlign w:val="center"/>
          </w:tcPr>
          <w:p w14:paraId="61E12D28" w14:textId="068CE088" w:rsidR="00C62220" w:rsidRPr="005E1BE7" w:rsidRDefault="00A0179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C3E23" w:rsidRPr="005E1BE7">
              <w:rPr>
                <w:rFonts w:ascii="Times New Roman" w:hAnsi="Times New Roman" w:cs="Times New Roman"/>
                <w:sz w:val="24"/>
                <w:szCs w:val="24"/>
              </w:rPr>
              <w:t>08</w:t>
            </w:r>
          </w:p>
        </w:tc>
      </w:tr>
      <w:tr w:rsidR="006D66BC" w:rsidRPr="005E1BE7" w14:paraId="53B47EFC" w14:textId="77777777" w:rsidTr="00F430E7">
        <w:tc>
          <w:tcPr>
            <w:tcW w:w="580" w:type="pct"/>
            <w:vAlign w:val="center"/>
          </w:tcPr>
          <w:p w14:paraId="32CBA787" w14:textId="32956A50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425" w:type="pct"/>
            <w:vAlign w:val="center"/>
          </w:tcPr>
          <w:p w14:paraId="49E6B10C" w14:textId="291C4426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7.3</w:t>
            </w:r>
          </w:p>
        </w:tc>
        <w:tc>
          <w:tcPr>
            <w:tcW w:w="243" w:type="pct"/>
            <w:vAlign w:val="center"/>
          </w:tcPr>
          <w:p w14:paraId="3222EC62" w14:textId="3C6F2B6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19" w:type="pct"/>
            <w:vAlign w:val="center"/>
          </w:tcPr>
          <w:p w14:paraId="00D328F9" w14:textId="0FE1518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8.1</w:t>
            </w:r>
          </w:p>
        </w:tc>
        <w:tc>
          <w:tcPr>
            <w:tcW w:w="247" w:type="pct"/>
            <w:vAlign w:val="center"/>
          </w:tcPr>
          <w:p w14:paraId="3FD782DE" w14:textId="5201A7F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413" w:type="pct"/>
            <w:vAlign w:val="center"/>
          </w:tcPr>
          <w:p w14:paraId="49C45125" w14:textId="2494CB1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7.4</w:t>
            </w:r>
          </w:p>
        </w:tc>
        <w:tc>
          <w:tcPr>
            <w:tcW w:w="243" w:type="pct"/>
            <w:vAlign w:val="center"/>
          </w:tcPr>
          <w:p w14:paraId="0B69DD39" w14:textId="7B3F81C6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17" w:type="pct"/>
            <w:vAlign w:val="center"/>
          </w:tcPr>
          <w:p w14:paraId="775892F2" w14:textId="4E627C0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89.5</w:t>
            </w:r>
          </w:p>
        </w:tc>
        <w:tc>
          <w:tcPr>
            <w:tcW w:w="261" w:type="pct"/>
            <w:vAlign w:val="center"/>
          </w:tcPr>
          <w:p w14:paraId="1C0A3372" w14:textId="333CA5A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398" w:type="pct"/>
            <w:vAlign w:val="center"/>
          </w:tcPr>
          <w:p w14:paraId="4E6454AF" w14:textId="38ABEFB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1.9</w:t>
            </w:r>
          </w:p>
        </w:tc>
        <w:tc>
          <w:tcPr>
            <w:tcW w:w="268" w:type="pct"/>
            <w:vAlign w:val="center"/>
          </w:tcPr>
          <w:p w14:paraId="7A11A738" w14:textId="3717A5C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428" w:type="pct"/>
            <w:vAlign w:val="center"/>
          </w:tcPr>
          <w:p w14:paraId="124913E5" w14:textId="213FB7E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89.6</w:t>
            </w:r>
          </w:p>
        </w:tc>
        <w:tc>
          <w:tcPr>
            <w:tcW w:w="240" w:type="pct"/>
            <w:vAlign w:val="center"/>
          </w:tcPr>
          <w:p w14:paraId="188CF81C" w14:textId="247E24DB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418" w:type="pct"/>
            <w:vAlign w:val="center"/>
          </w:tcPr>
          <w:p w14:paraId="7316FB52" w14:textId="1658B18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6D66BC" w:rsidRPr="005E1BE7" w14:paraId="2B08B23A" w14:textId="7EB25997" w:rsidTr="00F430E7">
        <w:tc>
          <w:tcPr>
            <w:tcW w:w="580" w:type="pct"/>
            <w:vAlign w:val="center"/>
          </w:tcPr>
          <w:p w14:paraId="15BD17D0" w14:textId="22E1A7D5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Thiamin</w:t>
            </w:r>
          </w:p>
        </w:tc>
        <w:tc>
          <w:tcPr>
            <w:tcW w:w="425" w:type="pct"/>
            <w:vAlign w:val="center"/>
          </w:tcPr>
          <w:p w14:paraId="25C765B5" w14:textId="6D3781DF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243" w:type="pct"/>
            <w:vAlign w:val="center"/>
          </w:tcPr>
          <w:p w14:paraId="6F99C771" w14:textId="69339C6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9" w:type="pct"/>
            <w:vAlign w:val="center"/>
          </w:tcPr>
          <w:p w14:paraId="6D958640" w14:textId="49ED32E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247" w:type="pct"/>
            <w:vAlign w:val="center"/>
          </w:tcPr>
          <w:p w14:paraId="0B5A7F1D" w14:textId="7FA4501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3" w:type="pct"/>
            <w:vAlign w:val="center"/>
          </w:tcPr>
          <w:p w14:paraId="1C4C399E" w14:textId="79C3B40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243" w:type="pct"/>
            <w:vAlign w:val="center"/>
          </w:tcPr>
          <w:p w14:paraId="2B3F8C39" w14:textId="094BEB2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7" w:type="pct"/>
            <w:vAlign w:val="center"/>
          </w:tcPr>
          <w:p w14:paraId="334B1952" w14:textId="2BF4615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261" w:type="pct"/>
            <w:vAlign w:val="center"/>
          </w:tcPr>
          <w:p w14:paraId="6290A07C" w14:textId="009CF06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98" w:type="pct"/>
            <w:vAlign w:val="center"/>
          </w:tcPr>
          <w:p w14:paraId="63173E19" w14:textId="6A5D615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268" w:type="pct"/>
            <w:vAlign w:val="center"/>
          </w:tcPr>
          <w:p w14:paraId="64E23EE8" w14:textId="6039D4D0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428" w:type="pct"/>
            <w:vAlign w:val="center"/>
          </w:tcPr>
          <w:p w14:paraId="0DB620B9" w14:textId="6D93CF5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240" w:type="pct"/>
            <w:vAlign w:val="center"/>
          </w:tcPr>
          <w:p w14:paraId="3E84C984" w14:textId="11AF56E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418" w:type="pct"/>
            <w:vAlign w:val="center"/>
          </w:tcPr>
          <w:p w14:paraId="1B23FE14" w14:textId="1DB5A2B1" w:rsidR="00914E83" w:rsidRPr="005E1BE7" w:rsidRDefault="00914E8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  <w:r w:rsidR="00BE6924" w:rsidRPr="005E1BE7">
              <w:rPr>
                <w:rFonts w:ascii="Times New Roman" w:hAnsi="Times New Roman" w:cs="Times New Roman"/>
                <w:sz w:val="24"/>
                <w:szCs w:val="24"/>
              </w:rPr>
              <w:t>02</w:t>
            </w:r>
          </w:p>
        </w:tc>
      </w:tr>
      <w:tr w:rsidR="006D66BC" w:rsidRPr="005E1BE7" w14:paraId="27753B0E" w14:textId="35EC1B5F" w:rsidTr="00F430E7">
        <w:tc>
          <w:tcPr>
            <w:tcW w:w="580" w:type="pct"/>
            <w:vAlign w:val="center"/>
          </w:tcPr>
          <w:p w14:paraId="07AA2B3F" w14:textId="2E8A8584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Riboflavin</w:t>
            </w:r>
          </w:p>
        </w:tc>
        <w:tc>
          <w:tcPr>
            <w:tcW w:w="425" w:type="pct"/>
            <w:vAlign w:val="center"/>
          </w:tcPr>
          <w:p w14:paraId="7026B964" w14:textId="057E3E4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243" w:type="pct"/>
            <w:vAlign w:val="center"/>
          </w:tcPr>
          <w:p w14:paraId="396FE578" w14:textId="4062751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419" w:type="pct"/>
            <w:vAlign w:val="center"/>
          </w:tcPr>
          <w:p w14:paraId="18A335A7" w14:textId="2BC72A3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247" w:type="pct"/>
            <w:vAlign w:val="center"/>
          </w:tcPr>
          <w:p w14:paraId="39FC0543" w14:textId="697855C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413" w:type="pct"/>
            <w:vAlign w:val="center"/>
          </w:tcPr>
          <w:p w14:paraId="484E191D" w14:textId="63DE191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243" w:type="pct"/>
            <w:vAlign w:val="center"/>
          </w:tcPr>
          <w:p w14:paraId="5AD09709" w14:textId="1A33D84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417" w:type="pct"/>
            <w:vAlign w:val="center"/>
          </w:tcPr>
          <w:p w14:paraId="77265861" w14:textId="594802B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261" w:type="pct"/>
            <w:vAlign w:val="center"/>
          </w:tcPr>
          <w:p w14:paraId="1873F4C9" w14:textId="1A74F92B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98" w:type="pct"/>
            <w:vAlign w:val="center"/>
          </w:tcPr>
          <w:p w14:paraId="15198231" w14:textId="1B6B72C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268" w:type="pct"/>
            <w:vAlign w:val="center"/>
          </w:tcPr>
          <w:p w14:paraId="715B5674" w14:textId="3258117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28" w:type="pct"/>
            <w:vAlign w:val="center"/>
          </w:tcPr>
          <w:p w14:paraId="0EA45C82" w14:textId="5A862D4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240" w:type="pct"/>
            <w:vAlign w:val="center"/>
          </w:tcPr>
          <w:p w14:paraId="0192598D" w14:textId="22BBDB8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18" w:type="pct"/>
            <w:vAlign w:val="center"/>
          </w:tcPr>
          <w:p w14:paraId="3DE2DED5" w14:textId="6C769C2E" w:rsidR="006D66BC" w:rsidRPr="005E1BE7" w:rsidRDefault="00F7345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BE6924" w:rsidRPr="005E1BE7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6D66BC" w:rsidRPr="005E1BE7" w14:paraId="75A96248" w14:textId="7108C4B7" w:rsidTr="00F430E7">
        <w:tc>
          <w:tcPr>
            <w:tcW w:w="580" w:type="pct"/>
            <w:vAlign w:val="center"/>
          </w:tcPr>
          <w:p w14:paraId="576740BB" w14:textId="310B3BE4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</w:p>
        </w:tc>
        <w:tc>
          <w:tcPr>
            <w:tcW w:w="425" w:type="pct"/>
            <w:vAlign w:val="center"/>
          </w:tcPr>
          <w:p w14:paraId="07ECEBBA" w14:textId="5726E900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243" w:type="pct"/>
            <w:vAlign w:val="center"/>
          </w:tcPr>
          <w:p w14:paraId="00DD2256" w14:textId="2FB0E4F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19" w:type="pct"/>
            <w:vAlign w:val="center"/>
          </w:tcPr>
          <w:p w14:paraId="271BE1DD" w14:textId="12AAD5A6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247" w:type="pct"/>
            <w:vAlign w:val="center"/>
          </w:tcPr>
          <w:p w14:paraId="33E02469" w14:textId="400C87B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413" w:type="pct"/>
            <w:vAlign w:val="center"/>
          </w:tcPr>
          <w:p w14:paraId="73B4A3F6" w14:textId="5A74F87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243" w:type="pct"/>
            <w:vAlign w:val="center"/>
          </w:tcPr>
          <w:p w14:paraId="2CE2BF55" w14:textId="76CE83A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417" w:type="pct"/>
            <w:vAlign w:val="center"/>
          </w:tcPr>
          <w:p w14:paraId="74031BE9" w14:textId="3A9D8086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261" w:type="pct"/>
            <w:vAlign w:val="center"/>
          </w:tcPr>
          <w:p w14:paraId="61B95443" w14:textId="696AAA7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98" w:type="pct"/>
            <w:vAlign w:val="center"/>
          </w:tcPr>
          <w:p w14:paraId="3652AA1D" w14:textId="041E72DE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268" w:type="pct"/>
            <w:vAlign w:val="center"/>
          </w:tcPr>
          <w:p w14:paraId="271BCE70" w14:textId="7DACF51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428" w:type="pct"/>
            <w:vAlign w:val="center"/>
          </w:tcPr>
          <w:p w14:paraId="1C54E6BD" w14:textId="68849DA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240" w:type="pct"/>
            <w:vAlign w:val="center"/>
          </w:tcPr>
          <w:p w14:paraId="01BD5C09" w14:textId="3246558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418" w:type="pct"/>
            <w:vAlign w:val="center"/>
          </w:tcPr>
          <w:p w14:paraId="786F9212" w14:textId="4EF1E05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 w:rsidR="00926F80"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8A7764" w:rsidRPr="005E1BE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6D66BC" w:rsidRPr="005E1BE7" w14:paraId="6D2ABEC4" w14:textId="0702DF6E" w:rsidTr="00F430E7">
        <w:tc>
          <w:tcPr>
            <w:tcW w:w="580" w:type="pct"/>
            <w:vAlign w:val="center"/>
          </w:tcPr>
          <w:p w14:paraId="7E2C5020" w14:textId="514AA5C9" w:rsidR="006D66BC" w:rsidRPr="0089100B" w:rsidRDefault="006D66BC" w:rsidP="005E1BE7">
            <w:pPr>
              <w:tabs>
                <w:tab w:val="left" w:pos="1323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425" w:type="pct"/>
            <w:vAlign w:val="center"/>
          </w:tcPr>
          <w:p w14:paraId="4C62D645" w14:textId="0AC5975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3.1</w:t>
            </w:r>
          </w:p>
        </w:tc>
        <w:tc>
          <w:tcPr>
            <w:tcW w:w="243" w:type="pct"/>
            <w:vAlign w:val="center"/>
          </w:tcPr>
          <w:p w14:paraId="05DFAA57" w14:textId="7242D92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419" w:type="pct"/>
            <w:vAlign w:val="center"/>
          </w:tcPr>
          <w:p w14:paraId="06C30517" w14:textId="3ED3031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1.6</w:t>
            </w:r>
          </w:p>
        </w:tc>
        <w:tc>
          <w:tcPr>
            <w:tcW w:w="247" w:type="pct"/>
            <w:vAlign w:val="center"/>
          </w:tcPr>
          <w:p w14:paraId="524A67DD" w14:textId="1895461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3" w:type="pct"/>
            <w:vAlign w:val="center"/>
          </w:tcPr>
          <w:p w14:paraId="02A6E5AD" w14:textId="546C01A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7.1</w:t>
            </w:r>
          </w:p>
        </w:tc>
        <w:tc>
          <w:tcPr>
            <w:tcW w:w="243" w:type="pct"/>
            <w:vAlign w:val="center"/>
          </w:tcPr>
          <w:p w14:paraId="1CF60FF5" w14:textId="6C471F4E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417" w:type="pct"/>
            <w:vAlign w:val="center"/>
          </w:tcPr>
          <w:p w14:paraId="57C5D8AA" w14:textId="47585E2F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261" w:type="pct"/>
            <w:vAlign w:val="center"/>
          </w:tcPr>
          <w:p w14:paraId="0DEE66D3" w14:textId="3DAC880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398" w:type="pct"/>
            <w:vAlign w:val="center"/>
          </w:tcPr>
          <w:p w14:paraId="5C15E227" w14:textId="1F2961D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268" w:type="pct"/>
            <w:vAlign w:val="center"/>
          </w:tcPr>
          <w:p w14:paraId="5E046A83" w14:textId="67964F5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428" w:type="pct"/>
            <w:vAlign w:val="center"/>
          </w:tcPr>
          <w:p w14:paraId="4E91CE54" w14:textId="42A07F0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240" w:type="pct"/>
            <w:vAlign w:val="center"/>
          </w:tcPr>
          <w:p w14:paraId="6BB90EF6" w14:textId="252E619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418" w:type="pct"/>
            <w:vAlign w:val="center"/>
          </w:tcPr>
          <w:p w14:paraId="14422361" w14:textId="3D42A05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6D66BC" w:rsidRPr="005E1BE7" w14:paraId="5E6A5CF6" w14:textId="2E44BF08" w:rsidTr="00F430E7">
        <w:tc>
          <w:tcPr>
            <w:tcW w:w="580" w:type="pct"/>
            <w:vAlign w:val="center"/>
          </w:tcPr>
          <w:p w14:paraId="1BE564F5" w14:textId="663A00C1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Folate</w:t>
            </w:r>
          </w:p>
        </w:tc>
        <w:tc>
          <w:tcPr>
            <w:tcW w:w="425" w:type="pct"/>
            <w:vAlign w:val="center"/>
          </w:tcPr>
          <w:p w14:paraId="2EF03498" w14:textId="594BC57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7.8</w:t>
            </w:r>
          </w:p>
        </w:tc>
        <w:tc>
          <w:tcPr>
            <w:tcW w:w="243" w:type="pct"/>
            <w:vAlign w:val="center"/>
          </w:tcPr>
          <w:p w14:paraId="0E9E19AB" w14:textId="2497164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419" w:type="pct"/>
            <w:vAlign w:val="center"/>
          </w:tcPr>
          <w:p w14:paraId="501E7C37" w14:textId="402A75A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9.9</w:t>
            </w:r>
          </w:p>
        </w:tc>
        <w:tc>
          <w:tcPr>
            <w:tcW w:w="247" w:type="pct"/>
            <w:vAlign w:val="center"/>
          </w:tcPr>
          <w:p w14:paraId="76075627" w14:textId="157231A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413" w:type="pct"/>
            <w:vAlign w:val="center"/>
          </w:tcPr>
          <w:p w14:paraId="3C903162" w14:textId="4E8783F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5.8</w:t>
            </w:r>
          </w:p>
        </w:tc>
        <w:tc>
          <w:tcPr>
            <w:tcW w:w="243" w:type="pct"/>
            <w:vAlign w:val="center"/>
          </w:tcPr>
          <w:p w14:paraId="0048766B" w14:textId="5116FE3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417" w:type="pct"/>
            <w:vAlign w:val="center"/>
          </w:tcPr>
          <w:p w14:paraId="02C3498F" w14:textId="2422122F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261" w:type="pct"/>
            <w:vAlign w:val="center"/>
          </w:tcPr>
          <w:p w14:paraId="321DCA5E" w14:textId="7F6DFA5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398" w:type="pct"/>
            <w:vAlign w:val="center"/>
          </w:tcPr>
          <w:p w14:paraId="18E994F8" w14:textId="119AB7D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268" w:type="pct"/>
            <w:vAlign w:val="center"/>
          </w:tcPr>
          <w:p w14:paraId="58DF1D3D" w14:textId="369DC7A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428" w:type="pct"/>
            <w:vAlign w:val="center"/>
          </w:tcPr>
          <w:p w14:paraId="5404B367" w14:textId="223649A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240" w:type="pct"/>
            <w:vAlign w:val="center"/>
          </w:tcPr>
          <w:p w14:paraId="6CC04D6E" w14:textId="784B69C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418" w:type="pct"/>
            <w:vAlign w:val="center"/>
          </w:tcPr>
          <w:p w14:paraId="1E6172F8" w14:textId="0D10E95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6D66BC" w:rsidRPr="005E1BE7" w14:paraId="7FBDB31D" w14:textId="29A01B0D" w:rsidTr="00F430E7">
        <w:tc>
          <w:tcPr>
            <w:tcW w:w="580" w:type="pct"/>
            <w:vAlign w:val="center"/>
          </w:tcPr>
          <w:p w14:paraId="317D3B2F" w14:textId="2C48A3FC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425" w:type="pct"/>
            <w:vAlign w:val="center"/>
          </w:tcPr>
          <w:p w14:paraId="22D5960C" w14:textId="4AE420EE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243" w:type="pct"/>
            <w:vAlign w:val="center"/>
          </w:tcPr>
          <w:p w14:paraId="1551DED1" w14:textId="4DA82D2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419" w:type="pct"/>
            <w:vAlign w:val="center"/>
          </w:tcPr>
          <w:p w14:paraId="76EA1B21" w14:textId="37EF6706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247" w:type="pct"/>
            <w:vAlign w:val="center"/>
          </w:tcPr>
          <w:p w14:paraId="52FF1FE2" w14:textId="7CC1406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413" w:type="pct"/>
            <w:vAlign w:val="center"/>
          </w:tcPr>
          <w:p w14:paraId="0E1FB9DA" w14:textId="3FDF361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243" w:type="pct"/>
            <w:vAlign w:val="center"/>
          </w:tcPr>
          <w:p w14:paraId="1A908AE6" w14:textId="3703733A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7" w:type="pct"/>
            <w:vAlign w:val="center"/>
          </w:tcPr>
          <w:p w14:paraId="72299338" w14:textId="4A20582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261" w:type="pct"/>
            <w:vAlign w:val="center"/>
          </w:tcPr>
          <w:p w14:paraId="19EC3CBC" w14:textId="6F421A4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98" w:type="pct"/>
            <w:vAlign w:val="center"/>
          </w:tcPr>
          <w:p w14:paraId="4001BFEF" w14:textId="778A906F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268" w:type="pct"/>
            <w:vAlign w:val="center"/>
          </w:tcPr>
          <w:p w14:paraId="24B82A45" w14:textId="3F4CEFB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428" w:type="pct"/>
            <w:vAlign w:val="center"/>
          </w:tcPr>
          <w:p w14:paraId="1E2CFF94" w14:textId="17B5175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240" w:type="pct"/>
            <w:vAlign w:val="center"/>
          </w:tcPr>
          <w:p w14:paraId="3AC2D975" w14:textId="3A45A3F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418" w:type="pct"/>
            <w:vAlign w:val="center"/>
          </w:tcPr>
          <w:p w14:paraId="7E3A8F7F" w14:textId="5BA34FFC" w:rsidR="006D66BC" w:rsidRPr="005E1BE7" w:rsidRDefault="007111B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0002</w:t>
            </w:r>
          </w:p>
        </w:tc>
      </w:tr>
      <w:tr w:rsidR="006D66BC" w:rsidRPr="005E1BE7" w14:paraId="51B8E603" w14:textId="2F810796" w:rsidTr="00F430E7">
        <w:tc>
          <w:tcPr>
            <w:tcW w:w="580" w:type="pct"/>
            <w:vAlign w:val="center"/>
          </w:tcPr>
          <w:p w14:paraId="0408DE80" w14:textId="6F6E7BD6" w:rsidR="006D66BC" w:rsidRPr="0089100B" w:rsidRDefault="006D66BC" w:rsidP="005E1BE7">
            <w:pPr>
              <w:tabs>
                <w:tab w:val="right" w:pos="2121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425" w:type="pct"/>
            <w:vAlign w:val="center"/>
          </w:tcPr>
          <w:p w14:paraId="3C65B9EF" w14:textId="2719BC7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8.0</w:t>
            </w:r>
          </w:p>
        </w:tc>
        <w:tc>
          <w:tcPr>
            <w:tcW w:w="243" w:type="pct"/>
            <w:vAlign w:val="center"/>
          </w:tcPr>
          <w:p w14:paraId="6C3739A3" w14:textId="0E4E622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9" w:type="pct"/>
            <w:vAlign w:val="center"/>
          </w:tcPr>
          <w:p w14:paraId="259AE74F" w14:textId="1EA75D7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9.4</w:t>
            </w:r>
          </w:p>
        </w:tc>
        <w:tc>
          <w:tcPr>
            <w:tcW w:w="247" w:type="pct"/>
            <w:vAlign w:val="center"/>
          </w:tcPr>
          <w:p w14:paraId="6CDE5E0C" w14:textId="6392697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3" w:type="pct"/>
            <w:vAlign w:val="center"/>
          </w:tcPr>
          <w:p w14:paraId="42A8813D" w14:textId="13EACE3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8.3</w:t>
            </w:r>
          </w:p>
        </w:tc>
        <w:tc>
          <w:tcPr>
            <w:tcW w:w="243" w:type="pct"/>
            <w:vAlign w:val="center"/>
          </w:tcPr>
          <w:p w14:paraId="50AF86AA" w14:textId="386EB3A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7" w:type="pct"/>
            <w:vAlign w:val="center"/>
          </w:tcPr>
          <w:p w14:paraId="5572DC32" w14:textId="17B4F88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9.8</w:t>
            </w:r>
          </w:p>
        </w:tc>
        <w:tc>
          <w:tcPr>
            <w:tcW w:w="261" w:type="pct"/>
            <w:vAlign w:val="center"/>
          </w:tcPr>
          <w:p w14:paraId="0F0F6FF8" w14:textId="08269AE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398" w:type="pct"/>
            <w:vAlign w:val="center"/>
          </w:tcPr>
          <w:p w14:paraId="32765E9B" w14:textId="4AE2410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0.8</w:t>
            </w:r>
          </w:p>
        </w:tc>
        <w:tc>
          <w:tcPr>
            <w:tcW w:w="268" w:type="pct"/>
            <w:vAlign w:val="center"/>
          </w:tcPr>
          <w:p w14:paraId="0C2EBE00" w14:textId="0B7390C4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428" w:type="pct"/>
            <w:vAlign w:val="center"/>
          </w:tcPr>
          <w:p w14:paraId="02181E21" w14:textId="108A384F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0.0</w:t>
            </w:r>
          </w:p>
        </w:tc>
        <w:tc>
          <w:tcPr>
            <w:tcW w:w="240" w:type="pct"/>
            <w:vAlign w:val="center"/>
          </w:tcPr>
          <w:p w14:paraId="582D0C26" w14:textId="49B1160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418" w:type="pct"/>
            <w:vAlign w:val="center"/>
          </w:tcPr>
          <w:p w14:paraId="040CC782" w14:textId="419B5FC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6D66BC" w:rsidRPr="005E1BE7" w14:paraId="364B1511" w14:textId="6F2B5FDA" w:rsidTr="00F430E7">
        <w:tc>
          <w:tcPr>
            <w:tcW w:w="580" w:type="pct"/>
            <w:vAlign w:val="center"/>
          </w:tcPr>
          <w:p w14:paraId="3D5CEF9C" w14:textId="7ADE011C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425" w:type="pct"/>
            <w:vAlign w:val="center"/>
          </w:tcPr>
          <w:p w14:paraId="5F60FED8" w14:textId="215F8DC0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243" w:type="pct"/>
            <w:vAlign w:val="center"/>
          </w:tcPr>
          <w:p w14:paraId="0F064446" w14:textId="63AE9B1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419" w:type="pct"/>
            <w:vAlign w:val="center"/>
          </w:tcPr>
          <w:p w14:paraId="271D8D85" w14:textId="15B88D1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247" w:type="pct"/>
            <w:vAlign w:val="center"/>
          </w:tcPr>
          <w:p w14:paraId="0B23BE9F" w14:textId="68F9FBB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413" w:type="pct"/>
            <w:vAlign w:val="center"/>
          </w:tcPr>
          <w:p w14:paraId="33CAF41E" w14:textId="31F5420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243" w:type="pct"/>
            <w:vAlign w:val="center"/>
          </w:tcPr>
          <w:p w14:paraId="0ED2AAA2" w14:textId="3648EAD0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417" w:type="pct"/>
            <w:vAlign w:val="center"/>
          </w:tcPr>
          <w:p w14:paraId="0C0403B6" w14:textId="14AF419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261" w:type="pct"/>
            <w:vAlign w:val="center"/>
          </w:tcPr>
          <w:p w14:paraId="15380C5B" w14:textId="36ADAA6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98" w:type="pct"/>
            <w:vAlign w:val="center"/>
          </w:tcPr>
          <w:p w14:paraId="110F044F" w14:textId="64E49CE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268" w:type="pct"/>
            <w:vAlign w:val="center"/>
          </w:tcPr>
          <w:p w14:paraId="25354602" w14:textId="513D04EE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428" w:type="pct"/>
            <w:vAlign w:val="center"/>
          </w:tcPr>
          <w:p w14:paraId="0824FE1B" w14:textId="219EDA76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240" w:type="pct"/>
            <w:vAlign w:val="center"/>
          </w:tcPr>
          <w:p w14:paraId="1D199DC1" w14:textId="5806D500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418" w:type="pct"/>
            <w:vAlign w:val="center"/>
          </w:tcPr>
          <w:p w14:paraId="6E092E9F" w14:textId="49B8D59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6D66BC" w:rsidRPr="005E1BE7" w14:paraId="18A77415" w14:textId="152177EE" w:rsidTr="00F430E7">
        <w:tc>
          <w:tcPr>
            <w:tcW w:w="580" w:type="pct"/>
            <w:vAlign w:val="center"/>
          </w:tcPr>
          <w:p w14:paraId="79740DE8" w14:textId="1D591609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425" w:type="pct"/>
            <w:vAlign w:val="center"/>
          </w:tcPr>
          <w:p w14:paraId="77BDBE8F" w14:textId="69CDCFE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8.7</w:t>
            </w:r>
          </w:p>
        </w:tc>
        <w:tc>
          <w:tcPr>
            <w:tcW w:w="243" w:type="pct"/>
            <w:vAlign w:val="center"/>
          </w:tcPr>
          <w:p w14:paraId="7C35CBB0" w14:textId="6243254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9" w:type="pct"/>
            <w:vAlign w:val="center"/>
          </w:tcPr>
          <w:p w14:paraId="45447966" w14:textId="6409B1C6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5.2</w:t>
            </w:r>
          </w:p>
        </w:tc>
        <w:tc>
          <w:tcPr>
            <w:tcW w:w="247" w:type="pct"/>
            <w:vAlign w:val="center"/>
          </w:tcPr>
          <w:p w14:paraId="240AB11D" w14:textId="488A6DBB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413" w:type="pct"/>
            <w:vAlign w:val="center"/>
          </w:tcPr>
          <w:p w14:paraId="6EF21BCA" w14:textId="28F22B8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0.7</w:t>
            </w:r>
          </w:p>
        </w:tc>
        <w:tc>
          <w:tcPr>
            <w:tcW w:w="243" w:type="pct"/>
            <w:vAlign w:val="center"/>
          </w:tcPr>
          <w:p w14:paraId="1525B853" w14:textId="0340B41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7" w:type="pct"/>
            <w:vAlign w:val="center"/>
          </w:tcPr>
          <w:p w14:paraId="5920F723" w14:textId="2273081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261" w:type="pct"/>
            <w:vAlign w:val="center"/>
          </w:tcPr>
          <w:p w14:paraId="033BB760" w14:textId="75A28B52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398" w:type="pct"/>
            <w:vAlign w:val="center"/>
          </w:tcPr>
          <w:p w14:paraId="60B5E323" w14:textId="3164261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268" w:type="pct"/>
            <w:vAlign w:val="center"/>
          </w:tcPr>
          <w:p w14:paraId="54D77417" w14:textId="43AA55D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28" w:type="pct"/>
            <w:vAlign w:val="center"/>
          </w:tcPr>
          <w:p w14:paraId="3CD7A55C" w14:textId="662F975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240" w:type="pct"/>
            <w:vAlign w:val="center"/>
          </w:tcPr>
          <w:p w14:paraId="6708420D" w14:textId="32B0E8A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8" w:type="pct"/>
            <w:vAlign w:val="center"/>
          </w:tcPr>
          <w:p w14:paraId="4002AA3F" w14:textId="17A4C59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905308" w:rsidRPr="005E1BE7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6D66BC" w:rsidRPr="005E1BE7" w14:paraId="1E36692E" w14:textId="65621720" w:rsidTr="00C82BA0">
        <w:tc>
          <w:tcPr>
            <w:tcW w:w="580" w:type="pct"/>
            <w:vMerge w:val="restart"/>
            <w:vAlign w:val="center"/>
          </w:tcPr>
          <w:p w14:paraId="6B3886BB" w14:textId="119670AF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002" w:type="pct"/>
            <w:gridSpan w:val="12"/>
            <w:vAlign w:val="center"/>
          </w:tcPr>
          <w:p w14:paraId="5A0F7633" w14:textId="17056FB3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RTE Cereal Eaters</w:t>
            </w:r>
            <w:r w:rsidR="008A4B01" w:rsidRPr="0089100B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418" w:type="pct"/>
            <w:vMerge w:val="restart"/>
            <w:vAlign w:val="center"/>
          </w:tcPr>
          <w:p w14:paraId="7F1E10DF" w14:textId="7777777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430E7" w:rsidRPr="005E1BE7" w14:paraId="3805A001" w14:textId="0A80B234" w:rsidTr="00F430E7">
        <w:tc>
          <w:tcPr>
            <w:tcW w:w="580" w:type="pct"/>
            <w:vMerge/>
            <w:vAlign w:val="center"/>
          </w:tcPr>
          <w:p w14:paraId="5EA5D9AD" w14:textId="7777777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990" w:type="pct"/>
            <w:gridSpan w:val="6"/>
            <w:vAlign w:val="center"/>
          </w:tcPr>
          <w:p w14:paraId="0B99F38B" w14:textId="2A8055DD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Female n= 1003</w:t>
            </w:r>
          </w:p>
        </w:tc>
        <w:tc>
          <w:tcPr>
            <w:tcW w:w="2012" w:type="pct"/>
            <w:gridSpan w:val="6"/>
            <w:vAlign w:val="center"/>
          </w:tcPr>
          <w:p w14:paraId="2FBE7119" w14:textId="186ABEC1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Male n=991</w:t>
            </w:r>
          </w:p>
        </w:tc>
        <w:tc>
          <w:tcPr>
            <w:tcW w:w="418" w:type="pct"/>
            <w:vMerge/>
            <w:vAlign w:val="center"/>
          </w:tcPr>
          <w:p w14:paraId="0641388E" w14:textId="7777777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D66BC" w:rsidRPr="005E1BE7" w14:paraId="5001162D" w14:textId="52DA213C" w:rsidTr="00F430E7">
        <w:tc>
          <w:tcPr>
            <w:tcW w:w="580" w:type="pct"/>
            <w:vAlign w:val="center"/>
          </w:tcPr>
          <w:p w14:paraId="30010D39" w14:textId="3630C937" w:rsidR="006D66BC" w:rsidRPr="0089100B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A</w:t>
            </w:r>
          </w:p>
        </w:tc>
        <w:tc>
          <w:tcPr>
            <w:tcW w:w="425" w:type="pct"/>
            <w:vAlign w:val="center"/>
          </w:tcPr>
          <w:p w14:paraId="336505F2" w14:textId="17AD798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243" w:type="pct"/>
            <w:vAlign w:val="center"/>
          </w:tcPr>
          <w:p w14:paraId="45A1E9C5" w14:textId="17B97B1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419" w:type="pct"/>
            <w:vAlign w:val="center"/>
          </w:tcPr>
          <w:p w14:paraId="6F920C62" w14:textId="62F5F3E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5.4</w:t>
            </w:r>
          </w:p>
        </w:tc>
        <w:tc>
          <w:tcPr>
            <w:tcW w:w="247" w:type="pct"/>
            <w:vAlign w:val="center"/>
          </w:tcPr>
          <w:p w14:paraId="50F1FDA4" w14:textId="4DA5F55E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413" w:type="pct"/>
            <w:vAlign w:val="center"/>
          </w:tcPr>
          <w:p w14:paraId="6E9C6819" w14:textId="6D7BD977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3.1</w:t>
            </w:r>
          </w:p>
        </w:tc>
        <w:tc>
          <w:tcPr>
            <w:tcW w:w="243" w:type="pct"/>
            <w:vAlign w:val="center"/>
          </w:tcPr>
          <w:p w14:paraId="01527A07" w14:textId="2790FD2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417" w:type="pct"/>
            <w:vAlign w:val="center"/>
          </w:tcPr>
          <w:p w14:paraId="5420043B" w14:textId="3209CE25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261" w:type="pct"/>
            <w:vAlign w:val="center"/>
          </w:tcPr>
          <w:p w14:paraId="6B4F3348" w14:textId="71117A3D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398" w:type="pct"/>
            <w:vAlign w:val="center"/>
          </w:tcPr>
          <w:p w14:paraId="586F5361" w14:textId="6A15B723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6.6</w:t>
            </w:r>
          </w:p>
        </w:tc>
        <w:tc>
          <w:tcPr>
            <w:tcW w:w="268" w:type="pct"/>
            <w:vAlign w:val="center"/>
          </w:tcPr>
          <w:p w14:paraId="41DEA4C1" w14:textId="68DDB08C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428" w:type="pct"/>
            <w:vAlign w:val="center"/>
          </w:tcPr>
          <w:p w14:paraId="156344E6" w14:textId="4ACDC078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240" w:type="pct"/>
            <w:vAlign w:val="center"/>
          </w:tcPr>
          <w:p w14:paraId="1C56FBA8" w14:textId="4D804589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418" w:type="pct"/>
            <w:vAlign w:val="center"/>
          </w:tcPr>
          <w:p w14:paraId="1539CD25" w14:textId="6697D751" w:rsidR="006D66BC" w:rsidRPr="005E1BE7" w:rsidRDefault="006D66B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542FB1" w:rsidRPr="005E1BE7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363A6E" w:rsidRPr="005E1BE7" w14:paraId="24BA6300" w14:textId="77777777" w:rsidTr="00F430E7">
        <w:tc>
          <w:tcPr>
            <w:tcW w:w="580" w:type="pct"/>
            <w:vAlign w:val="center"/>
          </w:tcPr>
          <w:p w14:paraId="0FCE2CA8" w14:textId="4B27F154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425" w:type="pct"/>
            <w:vAlign w:val="center"/>
          </w:tcPr>
          <w:p w14:paraId="7393D3F6" w14:textId="566208F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7.4</w:t>
            </w:r>
          </w:p>
        </w:tc>
        <w:tc>
          <w:tcPr>
            <w:tcW w:w="243" w:type="pct"/>
            <w:vAlign w:val="center"/>
          </w:tcPr>
          <w:p w14:paraId="093787A5" w14:textId="09FEE9B0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419" w:type="pct"/>
            <w:vAlign w:val="center"/>
          </w:tcPr>
          <w:p w14:paraId="325B8169" w14:textId="1357C56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7.6</w:t>
            </w:r>
          </w:p>
        </w:tc>
        <w:tc>
          <w:tcPr>
            <w:tcW w:w="247" w:type="pct"/>
            <w:vAlign w:val="center"/>
          </w:tcPr>
          <w:p w14:paraId="7B806305" w14:textId="293BD5C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413" w:type="pct"/>
            <w:vAlign w:val="center"/>
          </w:tcPr>
          <w:p w14:paraId="0763BAC5" w14:textId="7786292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0.5</w:t>
            </w:r>
          </w:p>
        </w:tc>
        <w:tc>
          <w:tcPr>
            <w:tcW w:w="243" w:type="pct"/>
            <w:vAlign w:val="center"/>
          </w:tcPr>
          <w:p w14:paraId="1800C61A" w14:textId="70E6D8B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417" w:type="pct"/>
            <w:vAlign w:val="center"/>
          </w:tcPr>
          <w:p w14:paraId="70BC7F33" w14:textId="63160E2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0.6</w:t>
            </w:r>
          </w:p>
        </w:tc>
        <w:tc>
          <w:tcPr>
            <w:tcW w:w="261" w:type="pct"/>
            <w:vAlign w:val="center"/>
          </w:tcPr>
          <w:p w14:paraId="0A68CABB" w14:textId="60299DE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398" w:type="pct"/>
            <w:vAlign w:val="center"/>
          </w:tcPr>
          <w:p w14:paraId="71361D81" w14:textId="379B4F1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8.9</w:t>
            </w:r>
          </w:p>
        </w:tc>
        <w:tc>
          <w:tcPr>
            <w:tcW w:w="268" w:type="pct"/>
            <w:vAlign w:val="center"/>
          </w:tcPr>
          <w:p w14:paraId="4416D932" w14:textId="5C3599E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428" w:type="pct"/>
            <w:vAlign w:val="center"/>
          </w:tcPr>
          <w:p w14:paraId="3B972C67" w14:textId="0F5DA1B0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3.1</w:t>
            </w:r>
          </w:p>
        </w:tc>
        <w:tc>
          <w:tcPr>
            <w:tcW w:w="240" w:type="pct"/>
            <w:vAlign w:val="center"/>
          </w:tcPr>
          <w:p w14:paraId="318F5212" w14:textId="161098F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418" w:type="pct"/>
            <w:vAlign w:val="center"/>
          </w:tcPr>
          <w:p w14:paraId="624C5088" w14:textId="2D01103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555A66" w:rsidRPr="005E1BE7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363A6E" w:rsidRPr="005E1BE7" w14:paraId="1B8C1178" w14:textId="77777777" w:rsidTr="00F430E7">
        <w:tc>
          <w:tcPr>
            <w:tcW w:w="580" w:type="pct"/>
            <w:vAlign w:val="center"/>
          </w:tcPr>
          <w:p w14:paraId="63F802CF" w14:textId="68C66681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425" w:type="pct"/>
            <w:vAlign w:val="center"/>
          </w:tcPr>
          <w:p w14:paraId="3C90B716" w14:textId="1E574F23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3.7</w:t>
            </w:r>
          </w:p>
        </w:tc>
        <w:tc>
          <w:tcPr>
            <w:tcW w:w="243" w:type="pct"/>
            <w:vAlign w:val="center"/>
          </w:tcPr>
          <w:p w14:paraId="16CC9273" w14:textId="1683B740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419" w:type="pct"/>
            <w:vAlign w:val="center"/>
          </w:tcPr>
          <w:p w14:paraId="411AF5E2" w14:textId="5619DB4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7.1</w:t>
            </w:r>
          </w:p>
        </w:tc>
        <w:tc>
          <w:tcPr>
            <w:tcW w:w="247" w:type="pct"/>
            <w:vAlign w:val="center"/>
          </w:tcPr>
          <w:p w14:paraId="4257AA1B" w14:textId="38FF1CF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3" w:type="pct"/>
            <w:vAlign w:val="center"/>
          </w:tcPr>
          <w:p w14:paraId="3825A0D4" w14:textId="2E083E6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3.7</w:t>
            </w:r>
          </w:p>
        </w:tc>
        <w:tc>
          <w:tcPr>
            <w:tcW w:w="243" w:type="pct"/>
            <w:vAlign w:val="center"/>
          </w:tcPr>
          <w:p w14:paraId="1697C8BF" w14:textId="0D4FA2A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417" w:type="pct"/>
            <w:vAlign w:val="center"/>
          </w:tcPr>
          <w:p w14:paraId="57FD1829" w14:textId="431EDBD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71.0</w:t>
            </w:r>
          </w:p>
        </w:tc>
        <w:tc>
          <w:tcPr>
            <w:tcW w:w="261" w:type="pct"/>
            <w:vAlign w:val="center"/>
          </w:tcPr>
          <w:p w14:paraId="2394AF65" w14:textId="11E3DF4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398" w:type="pct"/>
            <w:vAlign w:val="center"/>
          </w:tcPr>
          <w:p w14:paraId="1A1968A5" w14:textId="6DF8A3E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85.9</w:t>
            </w:r>
          </w:p>
        </w:tc>
        <w:tc>
          <w:tcPr>
            <w:tcW w:w="268" w:type="pct"/>
            <w:vAlign w:val="center"/>
          </w:tcPr>
          <w:p w14:paraId="5BD04932" w14:textId="76B4558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428" w:type="pct"/>
            <w:vAlign w:val="center"/>
          </w:tcPr>
          <w:p w14:paraId="6094F966" w14:textId="7F41942C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72.0</w:t>
            </w:r>
          </w:p>
        </w:tc>
        <w:tc>
          <w:tcPr>
            <w:tcW w:w="240" w:type="pct"/>
            <w:vAlign w:val="center"/>
          </w:tcPr>
          <w:p w14:paraId="4E30B005" w14:textId="11DE597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418" w:type="pct"/>
            <w:vAlign w:val="center"/>
          </w:tcPr>
          <w:p w14:paraId="3CDD9439" w14:textId="6E9D44EB" w:rsidR="00363A6E" w:rsidRPr="005E1BE7" w:rsidRDefault="00926C2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363A6E" w:rsidRPr="005E1BE7" w14:paraId="67D99916" w14:textId="0AF76683" w:rsidTr="00F430E7">
        <w:tc>
          <w:tcPr>
            <w:tcW w:w="580" w:type="pct"/>
            <w:vAlign w:val="center"/>
          </w:tcPr>
          <w:p w14:paraId="199E9DE1" w14:textId="1E6DF183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Thiamin</w:t>
            </w:r>
          </w:p>
        </w:tc>
        <w:tc>
          <w:tcPr>
            <w:tcW w:w="425" w:type="pct"/>
            <w:vAlign w:val="center"/>
          </w:tcPr>
          <w:p w14:paraId="751B800D" w14:textId="751C1B1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243" w:type="pct"/>
            <w:vAlign w:val="center"/>
          </w:tcPr>
          <w:p w14:paraId="3B0C5F38" w14:textId="208BD946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419" w:type="pct"/>
            <w:vAlign w:val="center"/>
          </w:tcPr>
          <w:p w14:paraId="64ADC1C8" w14:textId="109A281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6.5</w:t>
            </w:r>
          </w:p>
        </w:tc>
        <w:tc>
          <w:tcPr>
            <w:tcW w:w="247" w:type="pct"/>
            <w:vAlign w:val="center"/>
          </w:tcPr>
          <w:p w14:paraId="78EFF8B5" w14:textId="6E15B2B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413" w:type="pct"/>
            <w:vAlign w:val="center"/>
          </w:tcPr>
          <w:p w14:paraId="29253CE7" w14:textId="43528FC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243" w:type="pct"/>
            <w:vAlign w:val="center"/>
          </w:tcPr>
          <w:p w14:paraId="149E3B38" w14:textId="2178AF0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417" w:type="pct"/>
            <w:vAlign w:val="center"/>
          </w:tcPr>
          <w:p w14:paraId="155289E5" w14:textId="3D3623F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261" w:type="pct"/>
            <w:vAlign w:val="center"/>
          </w:tcPr>
          <w:p w14:paraId="1A80D2A9" w14:textId="493C5D4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98" w:type="pct"/>
            <w:vAlign w:val="center"/>
          </w:tcPr>
          <w:p w14:paraId="5B1E6746" w14:textId="5E1FACC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.0</w:t>
            </w:r>
          </w:p>
        </w:tc>
        <w:tc>
          <w:tcPr>
            <w:tcW w:w="268" w:type="pct"/>
            <w:vAlign w:val="center"/>
          </w:tcPr>
          <w:p w14:paraId="386CC604" w14:textId="3DB6BFA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428" w:type="pct"/>
            <w:vAlign w:val="center"/>
          </w:tcPr>
          <w:p w14:paraId="3FF55C46" w14:textId="525D899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240" w:type="pct"/>
            <w:vAlign w:val="center"/>
          </w:tcPr>
          <w:p w14:paraId="42E1B495" w14:textId="5965A38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418" w:type="pct"/>
            <w:vAlign w:val="center"/>
          </w:tcPr>
          <w:p w14:paraId="50245BDF" w14:textId="3E7C858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AD2899" w:rsidRPr="005E1BE7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363A6E" w:rsidRPr="005E1BE7" w14:paraId="5EB1401F" w14:textId="0AAD5F78" w:rsidTr="00F430E7">
        <w:tc>
          <w:tcPr>
            <w:tcW w:w="580" w:type="pct"/>
            <w:vAlign w:val="center"/>
          </w:tcPr>
          <w:p w14:paraId="64EE0820" w14:textId="18BB5B93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Riboflavin</w:t>
            </w:r>
          </w:p>
        </w:tc>
        <w:tc>
          <w:tcPr>
            <w:tcW w:w="425" w:type="pct"/>
            <w:vAlign w:val="center"/>
          </w:tcPr>
          <w:p w14:paraId="1ABAA645" w14:textId="5249170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243" w:type="pct"/>
            <w:vAlign w:val="center"/>
          </w:tcPr>
          <w:p w14:paraId="05895519" w14:textId="43C52AF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419" w:type="pct"/>
            <w:vAlign w:val="center"/>
          </w:tcPr>
          <w:p w14:paraId="0092641F" w14:textId="05004E3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247" w:type="pct"/>
            <w:vAlign w:val="center"/>
          </w:tcPr>
          <w:p w14:paraId="0B17AA0B" w14:textId="27EB18D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413" w:type="pct"/>
            <w:vAlign w:val="center"/>
          </w:tcPr>
          <w:p w14:paraId="25E324FE" w14:textId="5161E41C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243" w:type="pct"/>
            <w:vAlign w:val="center"/>
          </w:tcPr>
          <w:p w14:paraId="160EDDB5" w14:textId="1DAF0CE6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17" w:type="pct"/>
            <w:vAlign w:val="center"/>
          </w:tcPr>
          <w:p w14:paraId="535C3824" w14:textId="610F130C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61" w:type="pct"/>
            <w:vAlign w:val="center"/>
          </w:tcPr>
          <w:p w14:paraId="13E294EF" w14:textId="704A31A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98" w:type="pct"/>
            <w:vAlign w:val="center"/>
          </w:tcPr>
          <w:p w14:paraId="76785A81" w14:textId="003534A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268" w:type="pct"/>
            <w:vAlign w:val="center"/>
          </w:tcPr>
          <w:p w14:paraId="02350439" w14:textId="7503B85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428" w:type="pct"/>
            <w:vAlign w:val="center"/>
          </w:tcPr>
          <w:p w14:paraId="46EFADD6" w14:textId="6974696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240" w:type="pct"/>
            <w:vAlign w:val="center"/>
          </w:tcPr>
          <w:p w14:paraId="73ECCE3F" w14:textId="79E2EE86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418" w:type="pct"/>
            <w:vAlign w:val="center"/>
          </w:tcPr>
          <w:p w14:paraId="38344327" w14:textId="49352D39" w:rsidR="00363A6E" w:rsidRPr="005E1BE7" w:rsidRDefault="00270B6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</w:p>
        </w:tc>
      </w:tr>
      <w:tr w:rsidR="00363A6E" w:rsidRPr="005E1BE7" w14:paraId="4F767686" w14:textId="431DB42F" w:rsidTr="00F430E7">
        <w:tc>
          <w:tcPr>
            <w:tcW w:w="580" w:type="pct"/>
            <w:vAlign w:val="center"/>
          </w:tcPr>
          <w:p w14:paraId="5A472B84" w14:textId="3CB2C3B8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</w:p>
        </w:tc>
        <w:tc>
          <w:tcPr>
            <w:tcW w:w="425" w:type="pct"/>
            <w:vAlign w:val="center"/>
          </w:tcPr>
          <w:p w14:paraId="775D53F9" w14:textId="59054C2C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243" w:type="pct"/>
            <w:vAlign w:val="center"/>
          </w:tcPr>
          <w:p w14:paraId="526B5C4F" w14:textId="0C63726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419" w:type="pct"/>
            <w:vAlign w:val="center"/>
          </w:tcPr>
          <w:p w14:paraId="7BC12F6B" w14:textId="77C5BB1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247" w:type="pct"/>
            <w:vAlign w:val="center"/>
          </w:tcPr>
          <w:p w14:paraId="3D450B37" w14:textId="7096740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413" w:type="pct"/>
            <w:vAlign w:val="center"/>
          </w:tcPr>
          <w:p w14:paraId="1CCC13D3" w14:textId="3378EFD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243" w:type="pct"/>
            <w:vAlign w:val="center"/>
          </w:tcPr>
          <w:p w14:paraId="5C214D22" w14:textId="631213F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417" w:type="pct"/>
            <w:vAlign w:val="center"/>
          </w:tcPr>
          <w:p w14:paraId="0498F622" w14:textId="1A5A9C6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61" w:type="pct"/>
            <w:vAlign w:val="center"/>
          </w:tcPr>
          <w:p w14:paraId="7B273596" w14:textId="088CA95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98" w:type="pct"/>
            <w:vAlign w:val="center"/>
          </w:tcPr>
          <w:p w14:paraId="2A3FC763" w14:textId="1432A286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268" w:type="pct"/>
            <w:vAlign w:val="center"/>
          </w:tcPr>
          <w:p w14:paraId="6BD0D93C" w14:textId="1ED745A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28" w:type="pct"/>
            <w:vAlign w:val="center"/>
          </w:tcPr>
          <w:p w14:paraId="462ABC72" w14:textId="31FD794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240" w:type="pct"/>
            <w:vAlign w:val="center"/>
          </w:tcPr>
          <w:p w14:paraId="708C3FBF" w14:textId="7E0E86F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418" w:type="pct"/>
            <w:vAlign w:val="center"/>
          </w:tcPr>
          <w:p w14:paraId="65963D86" w14:textId="6C59F0D1" w:rsidR="00363A6E" w:rsidRPr="005E1BE7" w:rsidRDefault="00270B6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</w:p>
        </w:tc>
      </w:tr>
      <w:tr w:rsidR="00363A6E" w:rsidRPr="005E1BE7" w14:paraId="7E7FB39E" w14:textId="56A1D959" w:rsidTr="00F430E7">
        <w:tc>
          <w:tcPr>
            <w:tcW w:w="580" w:type="pct"/>
            <w:vAlign w:val="center"/>
          </w:tcPr>
          <w:p w14:paraId="374CC4BF" w14:textId="67F0E132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425" w:type="pct"/>
            <w:vAlign w:val="center"/>
          </w:tcPr>
          <w:p w14:paraId="1724A5BC" w14:textId="3B480BA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243" w:type="pct"/>
            <w:vAlign w:val="center"/>
          </w:tcPr>
          <w:p w14:paraId="73F6E8AC" w14:textId="4CBADF9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419" w:type="pct"/>
            <w:vAlign w:val="center"/>
          </w:tcPr>
          <w:p w14:paraId="62490458" w14:textId="77A67D9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1.7</w:t>
            </w:r>
          </w:p>
        </w:tc>
        <w:tc>
          <w:tcPr>
            <w:tcW w:w="247" w:type="pct"/>
            <w:vAlign w:val="center"/>
          </w:tcPr>
          <w:p w14:paraId="26389988" w14:textId="36EA594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413" w:type="pct"/>
            <w:vAlign w:val="center"/>
          </w:tcPr>
          <w:p w14:paraId="6466D005" w14:textId="4195297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243" w:type="pct"/>
            <w:vAlign w:val="center"/>
          </w:tcPr>
          <w:p w14:paraId="574732F2" w14:textId="2444746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417" w:type="pct"/>
            <w:vAlign w:val="center"/>
          </w:tcPr>
          <w:p w14:paraId="617A53AA" w14:textId="212F34F3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61" w:type="pct"/>
            <w:vAlign w:val="center"/>
          </w:tcPr>
          <w:p w14:paraId="2CE89439" w14:textId="59FC386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98" w:type="pct"/>
            <w:vAlign w:val="center"/>
          </w:tcPr>
          <w:p w14:paraId="718B2506" w14:textId="7591A1B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268" w:type="pct"/>
            <w:vAlign w:val="center"/>
          </w:tcPr>
          <w:p w14:paraId="02183A9D" w14:textId="340C1A2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428" w:type="pct"/>
            <w:vAlign w:val="center"/>
          </w:tcPr>
          <w:p w14:paraId="768D4E02" w14:textId="64235EBB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240" w:type="pct"/>
            <w:vAlign w:val="center"/>
          </w:tcPr>
          <w:p w14:paraId="25F68CAE" w14:textId="7925BF7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418" w:type="pct"/>
            <w:vAlign w:val="center"/>
          </w:tcPr>
          <w:p w14:paraId="1A1C1BA7" w14:textId="152834B4" w:rsidR="00363A6E" w:rsidRPr="005E1BE7" w:rsidRDefault="00270B6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</w:p>
        </w:tc>
      </w:tr>
      <w:tr w:rsidR="00363A6E" w:rsidRPr="005E1BE7" w14:paraId="61B73E99" w14:textId="6D75B249" w:rsidTr="00F430E7">
        <w:tc>
          <w:tcPr>
            <w:tcW w:w="580" w:type="pct"/>
            <w:vAlign w:val="center"/>
          </w:tcPr>
          <w:p w14:paraId="42FD9F12" w14:textId="75B086A5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Folate</w:t>
            </w:r>
          </w:p>
        </w:tc>
        <w:tc>
          <w:tcPr>
            <w:tcW w:w="425" w:type="pct"/>
            <w:vAlign w:val="center"/>
          </w:tcPr>
          <w:p w14:paraId="16CC45CA" w14:textId="55F3CD13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243" w:type="pct"/>
            <w:vAlign w:val="center"/>
          </w:tcPr>
          <w:p w14:paraId="359E1E77" w14:textId="45322D7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419" w:type="pct"/>
            <w:vAlign w:val="center"/>
          </w:tcPr>
          <w:p w14:paraId="0E038B08" w14:textId="492E461B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1.7</w:t>
            </w:r>
          </w:p>
        </w:tc>
        <w:tc>
          <w:tcPr>
            <w:tcW w:w="247" w:type="pct"/>
            <w:vAlign w:val="center"/>
          </w:tcPr>
          <w:p w14:paraId="38F9768B" w14:textId="0CE35D6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413" w:type="pct"/>
            <w:vAlign w:val="center"/>
          </w:tcPr>
          <w:p w14:paraId="554574A8" w14:textId="1264ED2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3.9</w:t>
            </w:r>
          </w:p>
        </w:tc>
        <w:tc>
          <w:tcPr>
            <w:tcW w:w="243" w:type="pct"/>
            <w:vAlign w:val="center"/>
          </w:tcPr>
          <w:p w14:paraId="649939C7" w14:textId="34FBB950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417" w:type="pct"/>
            <w:vAlign w:val="center"/>
          </w:tcPr>
          <w:p w14:paraId="654A84F2" w14:textId="2B0F08B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61" w:type="pct"/>
            <w:vAlign w:val="center"/>
          </w:tcPr>
          <w:p w14:paraId="76DB2934" w14:textId="72CD3E0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98" w:type="pct"/>
            <w:vAlign w:val="center"/>
          </w:tcPr>
          <w:p w14:paraId="50C8A24E" w14:textId="6EF5795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268" w:type="pct"/>
            <w:vAlign w:val="center"/>
          </w:tcPr>
          <w:p w14:paraId="3C077243" w14:textId="5FFE7B3B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428" w:type="pct"/>
            <w:vAlign w:val="center"/>
          </w:tcPr>
          <w:p w14:paraId="04B74BB6" w14:textId="3BF60B0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240" w:type="pct"/>
            <w:vAlign w:val="center"/>
          </w:tcPr>
          <w:p w14:paraId="06E030A8" w14:textId="68AA944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418" w:type="pct"/>
            <w:vAlign w:val="center"/>
          </w:tcPr>
          <w:p w14:paraId="57459E51" w14:textId="752DEE22" w:rsidR="00363A6E" w:rsidRPr="005E1BE7" w:rsidRDefault="00270B6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</w:p>
        </w:tc>
      </w:tr>
      <w:tr w:rsidR="00363A6E" w:rsidRPr="005E1BE7" w14:paraId="283CD662" w14:textId="2A7A3CD7" w:rsidTr="00F430E7">
        <w:tc>
          <w:tcPr>
            <w:tcW w:w="580" w:type="pct"/>
            <w:vAlign w:val="center"/>
          </w:tcPr>
          <w:p w14:paraId="29DBC90C" w14:textId="79C7C639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</w:p>
        </w:tc>
        <w:tc>
          <w:tcPr>
            <w:tcW w:w="425" w:type="pct"/>
            <w:vAlign w:val="center"/>
          </w:tcPr>
          <w:p w14:paraId="6FBCA906" w14:textId="050F2FB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33AD38F3" w14:textId="144FA89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419" w:type="pct"/>
            <w:vAlign w:val="center"/>
          </w:tcPr>
          <w:p w14:paraId="176EA02A" w14:textId="0F4451B4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247" w:type="pct"/>
            <w:vAlign w:val="center"/>
          </w:tcPr>
          <w:p w14:paraId="0A033597" w14:textId="0FBDDAC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413" w:type="pct"/>
            <w:vAlign w:val="center"/>
          </w:tcPr>
          <w:p w14:paraId="382B9C86" w14:textId="44EB0E7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243" w:type="pct"/>
            <w:vAlign w:val="center"/>
          </w:tcPr>
          <w:p w14:paraId="7C20A322" w14:textId="27B6D65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417" w:type="pct"/>
            <w:vAlign w:val="center"/>
          </w:tcPr>
          <w:p w14:paraId="0B1F431F" w14:textId="7ACE6EC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61" w:type="pct"/>
            <w:vAlign w:val="center"/>
          </w:tcPr>
          <w:p w14:paraId="495EA1CD" w14:textId="34D4FF3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98" w:type="pct"/>
            <w:vAlign w:val="center"/>
          </w:tcPr>
          <w:p w14:paraId="4E720F63" w14:textId="5A3D1A3B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268" w:type="pct"/>
            <w:vAlign w:val="center"/>
          </w:tcPr>
          <w:p w14:paraId="08C5219C" w14:textId="361E2F5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428" w:type="pct"/>
            <w:vAlign w:val="center"/>
          </w:tcPr>
          <w:p w14:paraId="0DA70C95" w14:textId="6911858C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240" w:type="pct"/>
            <w:vAlign w:val="center"/>
          </w:tcPr>
          <w:p w14:paraId="5C9A585D" w14:textId="14076FF3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418" w:type="pct"/>
            <w:vAlign w:val="center"/>
          </w:tcPr>
          <w:p w14:paraId="2E7CC0B9" w14:textId="1B7815DB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270B66" w:rsidRPr="005E1BE7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363A6E" w:rsidRPr="005E1BE7" w14:paraId="4A9E87A2" w14:textId="76A5BAFB" w:rsidTr="00F430E7">
        <w:tc>
          <w:tcPr>
            <w:tcW w:w="580" w:type="pct"/>
            <w:vAlign w:val="center"/>
          </w:tcPr>
          <w:p w14:paraId="110ADED3" w14:textId="5168CCFC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425" w:type="pct"/>
            <w:vAlign w:val="center"/>
          </w:tcPr>
          <w:p w14:paraId="691303E4" w14:textId="6E0C210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9.5</w:t>
            </w:r>
          </w:p>
        </w:tc>
        <w:tc>
          <w:tcPr>
            <w:tcW w:w="243" w:type="pct"/>
            <w:vAlign w:val="center"/>
          </w:tcPr>
          <w:p w14:paraId="198932DC" w14:textId="7F2F2B6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419" w:type="pct"/>
            <w:vAlign w:val="center"/>
          </w:tcPr>
          <w:p w14:paraId="3F70E8CE" w14:textId="67EE689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7.7</w:t>
            </w:r>
          </w:p>
        </w:tc>
        <w:tc>
          <w:tcPr>
            <w:tcW w:w="247" w:type="pct"/>
            <w:vAlign w:val="center"/>
          </w:tcPr>
          <w:p w14:paraId="699FFA3B" w14:textId="04A3839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413" w:type="pct"/>
            <w:vAlign w:val="center"/>
          </w:tcPr>
          <w:p w14:paraId="394F89A4" w14:textId="204CB92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0.9</w:t>
            </w:r>
          </w:p>
        </w:tc>
        <w:tc>
          <w:tcPr>
            <w:tcW w:w="243" w:type="pct"/>
            <w:vAlign w:val="center"/>
          </w:tcPr>
          <w:p w14:paraId="3B603B1C" w14:textId="5F6869C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417" w:type="pct"/>
            <w:vAlign w:val="center"/>
          </w:tcPr>
          <w:p w14:paraId="75C8758A" w14:textId="59A34CA3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  <w:tc>
          <w:tcPr>
            <w:tcW w:w="261" w:type="pct"/>
            <w:vAlign w:val="center"/>
          </w:tcPr>
          <w:p w14:paraId="26521D34" w14:textId="3C57C91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398" w:type="pct"/>
            <w:vAlign w:val="center"/>
          </w:tcPr>
          <w:p w14:paraId="37372749" w14:textId="7E8C506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2.1</w:t>
            </w:r>
          </w:p>
        </w:tc>
        <w:tc>
          <w:tcPr>
            <w:tcW w:w="268" w:type="pct"/>
            <w:vAlign w:val="center"/>
          </w:tcPr>
          <w:p w14:paraId="59EAFBBA" w14:textId="194AF6B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428" w:type="pct"/>
            <w:vAlign w:val="center"/>
          </w:tcPr>
          <w:p w14:paraId="26C7F11A" w14:textId="442FDD2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7.1</w:t>
            </w:r>
          </w:p>
        </w:tc>
        <w:tc>
          <w:tcPr>
            <w:tcW w:w="240" w:type="pct"/>
            <w:vAlign w:val="center"/>
          </w:tcPr>
          <w:p w14:paraId="5F7946D0" w14:textId="3A77E4D6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418" w:type="pct"/>
            <w:vAlign w:val="center"/>
          </w:tcPr>
          <w:p w14:paraId="4F033874" w14:textId="175A5E00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363A6E" w:rsidRPr="005E1BE7" w14:paraId="24492EE7" w14:textId="1FED6912" w:rsidTr="00F430E7">
        <w:tc>
          <w:tcPr>
            <w:tcW w:w="580" w:type="pct"/>
            <w:vAlign w:val="center"/>
          </w:tcPr>
          <w:p w14:paraId="35B366C6" w14:textId="1D00DDA7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425" w:type="pct"/>
            <w:vAlign w:val="center"/>
          </w:tcPr>
          <w:p w14:paraId="3E7A7F63" w14:textId="625D0D5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7C75E169" w14:textId="61BFDFF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419" w:type="pct"/>
            <w:vAlign w:val="center"/>
          </w:tcPr>
          <w:p w14:paraId="5155814A" w14:textId="402E83A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247" w:type="pct"/>
            <w:vAlign w:val="center"/>
          </w:tcPr>
          <w:p w14:paraId="584DCF5E" w14:textId="016EEEE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413" w:type="pct"/>
            <w:vAlign w:val="center"/>
          </w:tcPr>
          <w:p w14:paraId="3C194109" w14:textId="3A67016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243" w:type="pct"/>
            <w:vAlign w:val="center"/>
          </w:tcPr>
          <w:p w14:paraId="2FE0C1B9" w14:textId="342DDEE0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417" w:type="pct"/>
            <w:vAlign w:val="center"/>
          </w:tcPr>
          <w:p w14:paraId="5C74ACAC" w14:textId="68BFF6D5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61" w:type="pct"/>
            <w:vAlign w:val="center"/>
          </w:tcPr>
          <w:p w14:paraId="031133DB" w14:textId="3783380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98" w:type="pct"/>
            <w:vAlign w:val="center"/>
          </w:tcPr>
          <w:p w14:paraId="45FF0537" w14:textId="67F5688A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268" w:type="pct"/>
            <w:vAlign w:val="center"/>
          </w:tcPr>
          <w:p w14:paraId="6377F2B6" w14:textId="03E016D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428" w:type="pct"/>
            <w:vAlign w:val="center"/>
          </w:tcPr>
          <w:p w14:paraId="0BA717E5" w14:textId="7B43AB0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240" w:type="pct"/>
            <w:vAlign w:val="center"/>
          </w:tcPr>
          <w:p w14:paraId="244C75A0" w14:textId="1C391EF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418" w:type="pct"/>
            <w:vAlign w:val="center"/>
          </w:tcPr>
          <w:p w14:paraId="71E49F2B" w14:textId="22D0D9E8" w:rsidR="00363A6E" w:rsidRPr="005E1BE7" w:rsidRDefault="00270B66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C</w:t>
            </w:r>
          </w:p>
        </w:tc>
      </w:tr>
      <w:tr w:rsidR="00363A6E" w:rsidRPr="005E1BE7" w14:paraId="4D8C8126" w14:textId="57BE3918" w:rsidTr="00F430E7">
        <w:tc>
          <w:tcPr>
            <w:tcW w:w="580" w:type="pct"/>
            <w:vAlign w:val="center"/>
          </w:tcPr>
          <w:p w14:paraId="75297B51" w14:textId="57977509" w:rsidR="00363A6E" w:rsidRPr="0089100B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425" w:type="pct"/>
            <w:vAlign w:val="center"/>
          </w:tcPr>
          <w:p w14:paraId="536CD1CE" w14:textId="26D6D5F2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243" w:type="pct"/>
            <w:vAlign w:val="center"/>
          </w:tcPr>
          <w:p w14:paraId="10B99D96" w14:textId="70C35D8D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419" w:type="pct"/>
            <w:vAlign w:val="center"/>
          </w:tcPr>
          <w:p w14:paraId="3BDF3D7D" w14:textId="537C821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4.7</w:t>
            </w:r>
          </w:p>
        </w:tc>
        <w:tc>
          <w:tcPr>
            <w:tcW w:w="247" w:type="pct"/>
            <w:vAlign w:val="center"/>
          </w:tcPr>
          <w:p w14:paraId="7E46AE83" w14:textId="73A962EF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413" w:type="pct"/>
            <w:vAlign w:val="center"/>
          </w:tcPr>
          <w:p w14:paraId="78A1CA14" w14:textId="1CAE95A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243" w:type="pct"/>
            <w:vAlign w:val="center"/>
          </w:tcPr>
          <w:p w14:paraId="71D25015" w14:textId="4B34A85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417" w:type="pct"/>
            <w:vAlign w:val="center"/>
          </w:tcPr>
          <w:p w14:paraId="2C572858" w14:textId="276D3F9E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261" w:type="pct"/>
            <w:vAlign w:val="center"/>
          </w:tcPr>
          <w:p w14:paraId="26B39568" w14:textId="1052FB21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398" w:type="pct"/>
            <w:vAlign w:val="center"/>
          </w:tcPr>
          <w:p w14:paraId="52777DAA" w14:textId="4CB87057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5.8</w:t>
            </w:r>
          </w:p>
        </w:tc>
        <w:tc>
          <w:tcPr>
            <w:tcW w:w="268" w:type="pct"/>
            <w:vAlign w:val="center"/>
          </w:tcPr>
          <w:p w14:paraId="4D1CB627" w14:textId="2F0B9AC8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428" w:type="pct"/>
            <w:vAlign w:val="center"/>
          </w:tcPr>
          <w:p w14:paraId="6184D660" w14:textId="6E063763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240" w:type="pct"/>
            <w:vAlign w:val="center"/>
          </w:tcPr>
          <w:p w14:paraId="40210368" w14:textId="203D306C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418" w:type="pct"/>
            <w:vAlign w:val="center"/>
          </w:tcPr>
          <w:p w14:paraId="37A1211D" w14:textId="7618CDB9" w:rsidR="00363A6E" w:rsidRPr="005E1BE7" w:rsidRDefault="00363A6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E413D0" w:rsidRPr="005E1BE7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</w:tbl>
    <w:p w14:paraId="63ED00DF" w14:textId="77777777" w:rsidR="00871A0C" w:rsidRDefault="00871A0C" w:rsidP="00871A0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5E1BE7">
        <w:rPr>
          <w:rFonts w:ascii="Times New Roman" w:hAnsi="Times New Roman" w:cs="Times New Roman"/>
          <w:sz w:val="24"/>
          <w:szCs w:val="24"/>
        </w:rPr>
        <w:t>EAR,</w:t>
      </w:r>
      <w:proofErr w:type="gramEnd"/>
      <w:r w:rsidRPr="005E1BE7">
        <w:rPr>
          <w:rFonts w:ascii="Times New Roman" w:hAnsi="Times New Roman" w:cs="Times New Roman"/>
          <w:sz w:val="24"/>
          <w:szCs w:val="24"/>
        </w:rPr>
        <w:t xml:space="preserve"> estimated average requirement; NC, not calculable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E1BE7">
        <w:rPr>
          <w:rFonts w:ascii="Times New Roman" w:hAnsi="Times New Roman" w:cs="Times New Roman"/>
          <w:sz w:val="24"/>
          <w:szCs w:val="24"/>
        </w:rPr>
        <w:t xml:space="preserve"> RTE, ready-to-eat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SE, standard error. </w:t>
      </w:r>
    </w:p>
    <w:p w14:paraId="164769F1" w14:textId="77777777" w:rsidR="00871A0C" w:rsidRDefault="00871A0C" w:rsidP="00871A0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A78AF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Pr="00E12F25">
        <w:rPr>
          <w:rFonts w:ascii="Times New Roman" w:hAnsi="Times New Roman" w:cs="Times New Roman"/>
          <w:sz w:val="24"/>
          <w:szCs w:val="24"/>
        </w:rPr>
        <w:t xml:space="preserve">Data are from the National Health and Nutrition Examination Survey </w:t>
      </w:r>
      <w:r>
        <w:rPr>
          <w:rFonts w:ascii="Times New Roman" w:hAnsi="Times New Roman" w:cs="Times New Roman"/>
          <w:sz w:val="24"/>
          <w:szCs w:val="24"/>
        </w:rPr>
        <w:t xml:space="preserve">(NHANES) </w:t>
      </w:r>
      <w:r w:rsidRPr="00E12F25">
        <w:rPr>
          <w:rFonts w:ascii="Times New Roman" w:hAnsi="Times New Roman" w:cs="Times New Roman"/>
          <w:sz w:val="24"/>
          <w:szCs w:val="24"/>
        </w:rPr>
        <w:t>2013-2014 excluding pregnant and lactating women</w:t>
      </w:r>
      <w:r>
        <w:rPr>
          <w:rFonts w:ascii="Times New Roman" w:hAnsi="Times New Roman" w:cs="Times New Roman"/>
          <w:sz w:val="24"/>
          <w:szCs w:val="24"/>
        </w:rPr>
        <w:t xml:space="preserve"> using</w:t>
      </w:r>
      <w:r w:rsidRPr="00E12F25">
        <w:rPr>
          <w:rFonts w:ascii="Times New Roman" w:hAnsi="Times New Roman" w:cs="Times New Roman"/>
          <w:sz w:val="24"/>
          <w:szCs w:val="24"/>
        </w:rPr>
        <w:t xml:space="preserve"> self-reported food intake from day one 24-hour food rec</w:t>
      </w:r>
      <w:r>
        <w:rPr>
          <w:rFonts w:ascii="Times New Roman" w:hAnsi="Times New Roman" w:cs="Times New Roman"/>
          <w:sz w:val="24"/>
          <w:szCs w:val="24"/>
        </w:rPr>
        <w:t>all</w:t>
      </w:r>
      <w:r w:rsidRPr="00E12F2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B810DA" w14:textId="77777777" w:rsidR="00871A0C" w:rsidRDefault="00871A0C" w:rsidP="00871A0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Baseline values represent </w:t>
      </w:r>
      <w:r>
        <w:rPr>
          <w:rFonts w:ascii="Times New Roman" w:hAnsi="Times New Roman" w:cs="Times New Roman"/>
          <w:sz w:val="24"/>
          <w:szCs w:val="24"/>
        </w:rPr>
        <w:t>NHANES 2013-2014</w:t>
      </w:r>
      <w:r w:rsidRPr="005E1BE7">
        <w:rPr>
          <w:rFonts w:ascii="Times New Roman" w:hAnsi="Times New Roman" w:cs="Times New Roman"/>
          <w:sz w:val="24"/>
          <w:szCs w:val="24"/>
        </w:rPr>
        <w:t xml:space="preserve"> nutrient intak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C6B4DEA" w14:textId="77777777" w:rsidR="00871A0C" w:rsidRDefault="00871A0C" w:rsidP="00871A0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 For the zero fortification, we modeled removing all fortification of the nutrients listed in this table.</w:t>
      </w:r>
    </w:p>
    <w:p w14:paraId="4B98F83A" w14:textId="77777777" w:rsidR="00871A0C" w:rsidRDefault="00871A0C" w:rsidP="00871A0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3518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Pr="007835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the optimized fortification scenario, we modeled fortification levels of 10% of the daily value for vitamins A, C and D, riboflavin, niacin and calcium, and 20% of the daily value for thiamin, vitamins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and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, folic acid, iron and zinc.</w:t>
      </w:r>
    </w:p>
    <w:p w14:paraId="7561FF80" w14:textId="0497A0DB" w:rsidR="00880946" w:rsidRPr="00F824DF" w:rsidRDefault="00974387" w:rsidP="00880946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CA78AF">
        <w:rPr>
          <w:rFonts w:ascii="Times New Roman" w:hAnsi="Times New Roman" w:cs="Times New Roman"/>
          <w:b/>
          <w:color w:val="000000"/>
          <w:sz w:val="24"/>
          <w:szCs w:val="24"/>
          <w:vertAlign w:val="superscript"/>
        </w:rPr>
        <w:lastRenderedPageBreak/>
        <w:t>||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80946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p values were calculated comparing the baseline results for </w:t>
      </w:r>
      <w:r w:rsidR="00880946">
        <w:rPr>
          <w:rFonts w:ascii="Times New Roman" w:hAnsi="Times New Roman" w:cs="Times New Roman"/>
          <w:color w:val="000000"/>
          <w:sz w:val="24"/>
          <w:szCs w:val="24"/>
        </w:rPr>
        <w:t>females and males</w:t>
      </w:r>
      <w:r w:rsidR="00880946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80946" w:rsidRPr="00880946">
        <w:rPr>
          <w:rFonts w:ascii="Times New Roman" w:hAnsi="Times New Roman" w:cs="Times New Roman"/>
          <w:sz w:val="24"/>
          <w:szCs w:val="24"/>
          <w:shd w:val="clear" w:color="auto" w:fill="FFFFFF"/>
        </w:rPr>
        <w:t>using an approximate chi-square test. In cases with very low estimates and standard errors, normal approximations would not be appropriate, and p-values were not calculated</w:t>
      </w:r>
      <w:r w:rsidR="00880946" w:rsidRPr="0088094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880946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4677AA54" w14:textId="77777777" w:rsidR="00871A0C" w:rsidRDefault="00871A0C" w:rsidP="00871A0C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CA78AF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¶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RTE cereal eaters are individuals who reported consuming any quantity of RTE cereal on Day 1 of their 24-hour dietary recall from the National Health and Nutrition Examination Survey (NHANES) 2013-2014. </w:t>
      </w:r>
    </w:p>
    <w:p w14:paraId="1D33B680" w14:textId="77777777" w:rsidR="00871A0C" w:rsidRPr="005E1BE7" w:rsidRDefault="00871A0C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9DC2B10" w14:textId="72278382" w:rsidR="000B7491" w:rsidRPr="005E1BE7" w:rsidRDefault="000B7491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69211FD" w14:textId="77777777" w:rsidR="000B7491" w:rsidRPr="005E1BE7" w:rsidRDefault="000B7491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br w:type="page"/>
      </w:r>
    </w:p>
    <w:p w14:paraId="767F156C" w14:textId="57561C10" w:rsidR="00E02F61" w:rsidRPr="005E1BE7" w:rsidRDefault="00854E59" w:rsidP="005E1BE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lastRenderedPageBreak/>
        <w:t>Supplemental Table 4</w:t>
      </w:r>
      <w:r w:rsidR="00E02F61" w:rsidRPr="005E1BE7">
        <w:rPr>
          <w:rFonts w:ascii="Times New Roman" w:hAnsi="Times New Roman" w:cs="Times New Roman"/>
          <w:b/>
          <w:sz w:val="24"/>
          <w:szCs w:val="24"/>
        </w:rPr>
        <w:t>a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E02F61" w:rsidRPr="005E1BE7">
        <w:rPr>
          <w:rFonts w:ascii="Times New Roman" w:hAnsi="Times New Roman" w:cs="Times New Roman"/>
          <w:sz w:val="24"/>
          <w:szCs w:val="24"/>
        </w:rPr>
        <w:t xml:space="preserve">Percentage above the Upper Tolerable </w:t>
      </w:r>
      <w:r w:rsidR="0089100B">
        <w:rPr>
          <w:rFonts w:ascii="Times New Roman" w:hAnsi="Times New Roman" w:cs="Times New Roman"/>
          <w:sz w:val="24"/>
          <w:szCs w:val="24"/>
        </w:rPr>
        <w:t xml:space="preserve">Intake </w:t>
      </w:r>
      <w:r w:rsidR="00E02F61" w:rsidRPr="005E1BE7">
        <w:rPr>
          <w:rFonts w:ascii="Times New Roman" w:hAnsi="Times New Roman" w:cs="Times New Roman"/>
          <w:sz w:val="24"/>
          <w:szCs w:val="24"/>
        </w:rPr>
        <w:t>Level (UL) for the total population and for ready-to-eat cereal eaters: results for children and toddlers</w:t>
      </w:r>
      <w:r w:rsidR="008A0696" w:rsidRPr="008A0696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530"/>
        <w:gridCol w:w="997"/>
        <w:gridCol w:w="932"/>
        <w:gridCol w:w="1000"/>
        <w:gridCol w:w="948"/>
        <w:gridCol w:w="1000"/>
        <w:gridCol w:w="930"/>
        <w:gridCol w:w="997"/>
        <w:gridCol w:w="774"/>
        <w:gridCol w:w="1000"/>
        <w:gridCol w:w="917"/>
        <w:gridCol w:w="1000"/>
        <w:gridCol w:w="925"/>
      </w:tblGrid>
      <w:tr w:rsidR="003D35FA" w:rsidRPr="005E1BE7" w14:paraId="282ED161" w14:textId="77777777" w:rsidTr="00222CED">
        <w:tc>
          <w:tcPr>
            <w:tcW w:w="5000" w:type="pct"/>
            <w:gridSpan w:val="13"/>
            <w:vAlign w:val="center"/>
          </w:tcPr>
          <w:p w14:paraId="1649CC49" w14:textId="360D241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Total Population</w:t>
            </w:r>
          </w:p>
        </w:tc>
      </w:tr>
      <w:tr w:rsidR="003D35FA" w:rsidRPr="005E1BE7" w14:paraId="26E1D47E" w14:textId="77777777" w:rsidTr="00222CED">
        <w:tc>
          <w:tcPr>
            <w:tcW w:w="591" w:type="pct"/>
            <w:vMerge w:val="restart"/>
            <w:vAlign w:val="center"/>
          </w:tcPr>
          <w:p w14:paraId="27234D4F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Nutrients</w:t>
            </w:r>
          </w:p>
        </w:tc>
        <w:tc>
          <w:tcPr>
            <w:tcW w:w="2242" w:type="pct"/>
            <w:gridSpan w:val="6"/>
            <w:vAlign w:val="center"/>
          </w:tcPr>
          <w:p w14:paraId="105985BA" w14:textId="6C59A82C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Toddlers 1</w:t>
            </w:r>
            <w:r w:rsidR="00E7289D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E7289D">
              <w:rPr>
                <w:rFonts w:ascii="Times New Roman" w:hAnsi="Times New Roman" w:cs="Times New Roman"/>
                <w:sz w:val="24"/>
                <w:szCs w:val="24"/>
              </w:rPr>
              <w:t>y</w:t>
            </w: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, n=559</w:t>
            </w:r>
          </w:p>
        </w:tc>
        <w:tc>
          <w:tcPr>
            <w:tcW w:w="2167" w:type="pct"/>
            <w:gridSpan w:val="6"/>
            <w:vAlign w:val="center"/>
          </w:tcPr>
          <w:p w14:paraId="556BE29F" w14:textId="6F80607B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Children 4</w:t>
            </w:r>
            <w:r w:rsidR="00E7289D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 w:rsidR="00E7289D">
              <w:rPr>
                <w:rFonts w:ascii="Times New Roman" w:hAnsi="Times New Roman" w:cs="Times New Roman"/>
                <w:sz w:val="24"/>
                <w:szCs w:val="24"/>
              </w:rPr>
              <w:t>y</w:t>
            </w: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, n=1540</w:t>
            </w:r>
          </w:p>
        </w:tc>
      </w:tr>
      <w:tr w:rsidR="003D35FA" w:rsidRPr="005E1BE7" w14:paraId="4EB3F1B4" w14:textId="77777777" w:rsidTr="00222CED">
        <w:tc>
          <w:tcPr>
            <w:tcW w:w="591" w:type="pct"/>
            <w:vMerge/>
            <w:vAlign w:val="center"/>
          </w:tcPr>
          <w:p w14:paraId="40A19A60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5" w:type="pct"/>
            <w:gridSpan w:val="2"/>
            <w:vAlign w:val="center"/>
          </w:tcPr>
          <w:p w14:paraId="12AC1BFC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752" w:type="pct"/>
            <w:gridSpan w:val="2"/>
            <w:vAlign w:val="center"/>
          </w:tcPr>
          <w:p w14:paraId="6FBA547B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745" w:type="pct"/>
            <w:gridSpan w:val="2"/>
            <w:vAlign w:val="center"/>
          </w:tcPr>
          <w:p w14:paraId="5A47ECE4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684" w:type="pct"/>
            <w:gridSpan w:val="2"/>
            <w:vAlign w:val="center"/>
          </w:tcPr>
          <w:p w14:paraId="1457CA90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740" w:type="pct"/>
            <w:gridSpan w:val="2"/>
            <w:vAlign w:val="center"/>
          </w:tcPr>
          <w:p w14:paraId="0702A0BA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743" w:type="pct"/>
            <w:gridSpan w:val="2"/>
            <w:vAlign w:val="center"/>
          </w:tcPr>
          <w:p w14:paraId="0ADCABB5" w14:textId="77777777" w:rsidR="003D35FA" w:rsidRPr="0089100B" w:rsidRDefault="003D35F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</w:tr>
      <w:tr w:rsidR="0089100B" w:rsidRPr="005E1BE7" w14:paraId="788F928A" w14:textId="77777777" w:rsidTr="00222CED">
        <w:trPr>
          <w:cantSplit/>
          <w:trHeight w:val="350"/>
        </w:trPr>
        <w:tc>
          <w:tcPr>
            <w:tcW w:w="591" w:type="pct"/>
            <w:vMerge/>
            <w:vAlign w:val="center"/>
          </w:tcPr>
          <w:p w14:paraId="684C7402" w14:textId="77777777" w:rsidR="0089100B" w:rsidRPr="0089100B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5" w:type="pct"/>
            <w:vAlign w:val="center"/>
          </w:tcPr>
          <w:p w14:paraId="580B66F6" w14:textId="1CB03615" w:rsidR="0089100B" w:rsidRPr="0089100B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60" w:type="pct"/>
            <w:vAlign w:val="center"/>
          </w:tcPr>
          <w:p w14:paraId="4879DD55" w14:textId="4AD80005" w:rsidR="0089100B" w:rsidRPr="0089100B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6" w:type="pct"/>
            <w:vAlign w:val="center"/>
          </w:tcPr>
          <w:p w14:paraId="062CEA49" w14:textId="47DC5B10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66" w:type="pct"/>
            <w:vAlign w:val="center"/>
          </w:tcPr>
          <w:p w14:paraId="0424B549" w14:textId="34C5FCA0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6" w:type="pct"/>
            <w:vAlign w:val="center"/>
          </w:tcPr>
          <w:p w14:paraId="0F4B5EEE" w14:textId="5BBA6DA9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59" w:type="pct"/>
            <w:vAlign w:val="center"/>
          </w:tcPr>
          <w:p w14:paraId="598586C8" w14:textId="20ADF89D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5" w:type="pct"/>
            <w:vAlign w:val="center"/>
          </w:tcPr>
          <w:p w14:paraId="72909AF1" w14:textId="74C26203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99" w:type="pct"/>
            <w:vAlign w:val="center"/>
          </w:tcPr>
          <w:p w14:paraId="30950C28" w14:textId="3B3C659C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6" w:type="pct"/>
            <w:vAlign w:val="center"/>
          </w:tcPr>
          <w:p w14:paraId="61003711" w14:textId="50B22D2D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54" w:type="pct"/>
            <w:vAlign w:val="center"/>
          </w:tcPr>
          <w:p w14:paraId="604D6D87" w14:textId="52DAFBE1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6" w:type="pct"/>
            <w:vAlign w:val="center"/>
          </w:tcPr>
          <w:p w14:paraId="156FB288" w14:textId="4C1951C5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57" w:type="pct"/>
            <w:vAlign w:val="center"/>
          </w:tcPr>
          <w:p w14:paraId="7920C0C1" w14:textId="23A47F51" w:rsidR="0089100B" w:rsidRPr="005E1BE7" w:rsidRDefault="0089100B" w:rsidP="0089100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</w:tr>
      <w:tr w:rsidR="004E3EDA" w:rsidRPr="005E1BE7" w14:paraId="0D872D47" w14:textId="77777777" w:rsidTr="00222CED">
        <w:tc>
          <w:tcPr>
            <w:tcW w:w="591" w:type="pct"/>
            <w:vAlign w:val="center"/>
          </w:tcPr>
          <w:p w14:paraId="36F59DA9" w14:textId="59E68DB9" w:rsidR="004E3EDA" w:rsidRPr="0089100B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Retinol</w:t>
            </w:r>
          </w:p>
        </w:tc>
        <w:tc>
          <w:tcPr>
            <w:tcW w:w="385" w:type="pct"/>
            <w:vAlign w:val="center"/>
          </w:tcPr>
          <w:p w14:paraId="07AE3B08" w14:textId="7E5CB2C9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.0</w:t>
            </w:r>
          </w:p>
        </w:tc>
        <w:tc>
          <w:tcPr>
            <w:tcW w:w="360" w:type="pct"/>
            <w:vAlign w:val="center"/>
          </w:tcPr>
          <w:p w14:paraId="421B6531" w14:textId="5468E301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  <w:tc>
          <w:tcPr>
            <w:tcW w:w="386" w:type="pct"/>
            <w:vAlign w:val="center"/>
          </w:tcPr>
          <w:p w14:paraId="3005E6FD" w14:textId="7262592B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1</w:t>
            </w:r>
          </w:p>
        </w:tc>
        <w:tc>
          <w:tcPr>
            <w:tcW w:w="366" w:type="pct"/>
            <w:vAlign w:val="center"/>
          </w:tcPr>
          <w:p w14:paraId="6D7B37BF" w14:textId="2476CF45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86" w:type="pct"/>
            <w:vAlign w:val="center"/>
          </w:tcPr>
          <w:p w14:paraId="2B16914D" w14:textId="2770EB29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2</w:t>
            </w:r>
          </w:p>
        </w:tc>
        <w:tc>
          <w:tcPr>
            <w:tcW w:w="359" w:type="pct"/>
            <w:vAlign w:val="center"/>
          </w:tcPr>
          <w:p w14:paraId="1BD0F4A4" w14:textId="6AF69D78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</w:p>
        </w:tc>
        <w:tc>
          <w:tcPr>
            <w:tcW w:w="385" w:type="pct"/>
            <w:vAlign w:val="center"/>
          </w:tcPr>
          <w:p w14:paraId="3A45FDDD" w14:textId="3D616D11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  <w:tc>
          <w:tcPr>
            <w:tcW w:w="299" w:type="pct"/>
            <w:vAlign w:val="center"/>
          </w:tcPr>
          <w:p w14:paraId="2A28C94C" w14:textId="2987BC39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86" w:type="pct"/>
            <w:vAlign w:val="center"/>
          </w:tcPr>
          <w:p w14:paraId="79BF436B" w14:textId="32603094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4" w:type="pct"/>
            <w:vAlign w:val="center"/>
          </w:tcPr>
          <w:p w14:paraId="398A65C5" w14:textId="08C97EE9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6" w:type="pct"/>
            <w:vAlign w:val="center"/>
          </w:tcPr>
          <w:p w14:paraId="0D6F00D3" w14:textId="363FB41E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7" w:type="pct"/>
            <w:vAlign w:val="center"/>
          </w:tcPr>
          <w:p w14:paraId="767F525A" w14:textId="6D3829CF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4E3EDA" w:rsidRPr="005E1BE7" w14:paraId="570C6EB2" w14:textId="77777777" w:rsidTr="00222CED">
        <w:tc>
          <w:tcPr>
            <w:tcW w:w="591" w:type="pct"/>
            <w:vAlign w:val="center"/>
          </w:tcPr>
          <w:p w14:paraId="15E0A389" w14:textId="3BD2CD45" w:rsidR="004E3EDA" w:rsidRPr="0089100B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85" w:type="pct"/>
            <w:vAlign w:val="center"/>
          </w:tcPr>
          <w:p w14:paraId="65EE6EB9" w14:textId="6DC969AB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071A92A4" w14:textId="6EEBE585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178527B" w14:textId="719F3B10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2000F54E" w14:textId="7DEB7F69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FCF62C9" w14:textId="326FDE6D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320DB4BA" w14:textId="18BB45E9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52DB1923" w14:textId="36B1D414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A603E30" w14:textId="3037D179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193E958D" w14:textId="0F7E03E5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10FBFB19" w14:textId="677B43F4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DDC9C64" w14:textId="0F411B08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0368658C" w14:textId="2FA9BEA7" w:rsidR="004E3EDA" w:rsidRPr="005E1BE7" w:rsidRDefault="004E3E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7C5F3F" w:rsidRPr="005E1BE7" w14:paraId="1BC7265C" w14:textId="77777777" w:rsidTr="00222CED">
        <w:tc>
          <w:tcPr>
            <w:tcW w:w="591" w:type="pct"/>
            <w:vAlign w:val="center"/>
          </w:tcPr>
          <w:p w14:paraId="12FF7D68" w14:textId="58269261" w:rsidR="007C5F3F" w:rsidRPr="0089100B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385" w:type="pct"/>
            <w:vAlign w:val="center"/>
          </w:tcPr>
          <w:p w14:paraId="6E7AB0FB" w14:textId="2639E23C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73E481D8" w14:textId="0D592B3E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05634A1" w14:textId="1D17DCCD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262DD364" w14:textId="0600AB71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7136112" w14:textId="272BAD65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4D7FBCCA" w14:textId="2BA117A5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387A75A3" w14:textId="61647F7E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4CFFC967" w14:textId="1B22A4A4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BDE506F" w14:textId="41C2E7B5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6AC067E5" w14:textId="4995B158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725EB785" w14:textId="2ACD0DA1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36B368C5" w14:textId="25143100" w:rsidR="007C5F3F" w:rsidRPr="005E1BE7" w:rsidRDefault="007C5F3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6349AB" w:rsidRPr="005E1BE7" w14:paraId="0EAAD0D8" w14:textId="77777777" w:rsidTr="00222CED">
        <w:tc>
          <w:tcPr>
            <w:tcW w:w="591" w:type="pct"/>
            <w:vAlign w:val="center"/>
          </w:tcPr>
          <w:p w14:paraId="24E7A3DB" w14:textId="6FA50505" w:rsidR="006349AB" w:rsidRPr="0089100B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  <w:r w:rsidR="003B5294" w:rsidRPr="00E7289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||</w:t>
            </w:r>
          </w:p>
        </w:tc>
        <w:tc>
          <w:tcPr>
            <w:tcW w:w="385" w:type="pct"/>
            <w:vAlign w:val="center"/>
          </w:tcPr>
          <w:p w14:paraId="6585CE04" w14:textId="75B073E0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.6</w:t>
            </w:r>
          </w:p>
        </w:tc>
        <w:tc>
          <w:tcPr>
            <w:tcW w:w="360" w:type="pct"/>
            <w:vAlign w:val="center"/>
          </w:tcPr>
          <w:p w14:paraId="593D57E7" w14:textId="5B41D753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386" w:type="pct"/>
            <w:vAlign w:val="center"/>
          </w:tcPr>
          <w:p w14:paraId="21621AB4" w14:textId="6311EE80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1</w:t>
            </w:r>
          </w:p>
        </w:tc>
        <w:tc>
          <w:tcPr>
            <w:tcW w:w="366" w:type="pct"/>
            <w:vAlign w:val="center"/>
          </w:tcPr>
          <w:p w14:paraId="4BA72071" w14:textId="50013267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</w:p>
        </w:tc>
        <w:tc>
          <w:tcPr>
            <w:tcW w:w="386" w:type="pct"/>
            <w:vAlign w:val="center"/>
          </w:tcPr>
          <w:p w14:paraId="6594599A" w14:textId="2BB3B29E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1</w:t>
            </w:r>
          </w:p>
        </w:tc>
        <w:tc>
          <w:tcPr>
            <w:tcW w:w="359" w:type="pct"/>
            <w:vAlign w:val="center"/>
          </w:tcPr>
          <w:p w14:paraId="073E5EE3" w14:textId="2C55DDCA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</w:t>
            </w:r>
          </w:p>
        </w:tc>
        <w:tc>
          <w:tcPr>
            <w:tcW w:w="385" w:type="pct"/>
            <w:vAlign w:val="center"/>
          </w:tcPr>
          <w:p w14:paraId="7ECADA31" w14:textId="75C511B2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0</w:t>
            </w:r>
          </w:p>
        </w:tc>
        <w:tc>
          <w:tcPr>
            <w:tcW w:w="299" w:type="pct"/>
            <w:vAlign w:val="center"/>
          </w:tcPr>
          <w:p w14:paraId="47217EB0" w14:textId="00B767C7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386" w:type="pct"/>
            <w:vAlign w:val="center"/>
          </w:tcPr>
          <w:p w14:paraId="6B060D90" w14:textId="1A541C82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4" w:type="pct"/>
            <w:vAlign w:val="center"/>
          </w:tcPr>
          <w:p w14:paraId="62432F2B" w14:textId="6786146C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46756727" w14:textId="7ADF4FB4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57" w:type="pct"/>
            <w:vAlign w:val="center"/>
          </w:tcPr>
          <w:p w14:paraId="2103178A" w14:textId="2CB7B274" w:rsidR="006349AB" w:rsidRPr="005E1BE7" w:rsidRDefault="006349A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</w:tr>
      <w:tr w:rsidR="00A73EB3" w:rsidRPr="005E1BE7" w14:paraId="70F94B49" w14:textId="77777777" w:rsidTr="00222CED">
        <w:tc>
          <w:tcPr>
            <w:tcW w:w="591" w:type="pct"/>
            <w:vAlign w:val="center"/>
          </w:tcPr>
          <w:p w14:paraId="0F19EAF7" w14:textId="79D119A7" w:rsidR="00A73EB3" w:rsidRPr="0089100B" w:rsidRDefault="00AB5DC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89100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85" w:type="pct"/>
            <w:vAlign w:val="center"/>
          </w:tcPr>
          <w:p w14:paraId="7057ACFE" w14:textId="65D2265C" w:rsidR="00A73EB3" w:rsidRPr="005E1BE7" w:rsidRDefault="00AB5DC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6E946D01" w14:textId="4A1679A7" w:rsidR="00A73EB3" w:rsidRPr="005E1BE7" w:rsidRDefault="00AB5DC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F26AC62" w14:textId="5B45DA87" w:rsidR="00A73EB3" w:rsidRPr="005E1BE7" w:rsidRDefault="00AB5DC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19B01088" w14:textId="21DD453C" w:rsidR="00A73EB3" w:rsidRPr="005E1BE7" w:rsidRDefault="00AB5DC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1276FE96" w14:textId="0B928E92" w:rsidR="00A73EB3" w:rsidRPr="005E1BE7" w:rsidRDefault="009D589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7A117769" w14:textId="10743D66" w:rsidR="00A73EB3" w:rsidRPr="005E1BE7" w:rsidRDefault="009D589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0B1EFCD2" w14:textId="16821DA2" w:rsidR="00A73EB3" w:rsidRPr="005E1BE7" w:rsidRDefault="0093451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ED5B990" w14:textId="18B79610" w:rsidR="00A73EB3" w:rsidRPr="005E1BE7" w:rsidRDefault="0093451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83CA8C6" w14:textId="6DD3BE12" w:rsidR="00A73EB3" w:rsidRPr="005E1BE7" w:rsidRDefault="001E118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3A237724" w14:textId="6F2FA5B5" w:rsidR="00A73EB3" w:rsidRPr="005E1BE7" w:rsidRDefault="001E118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7D9E774B" w14:textId="5BD04A3D" w:rsidR="00A73EB3" w:rsidRPr="005E1BE7" w:rsidRDefault="009B3E5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43536292" w14:textId="60BCE5D8" w:rsidR="00A73EB3" w:rsidRPr="005E1BE7" w:rsidRDefault="009B3E5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897D33" w:rsidRPr="005E1BE7" w14:paraId="730D860A" w14:textId="77777777" w:rsidTr="00222CED">
        <w:tc>
          <w:tcPr>
            <w:tcW w:w="591" w:type="pct"/>
            <w:vAlign w:val="center"/>
          </w:tcPr>
          <w:p w14:paraId="75782A7D" w14:textId="4F69113E" w:rsidR="00897D33" w:rsidRPr="0089100B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Folic Acid</w:t>
            </w:r>
          </w:p>
        </w:tc>
        <w:tc>
          <w:tcPr>
            <w:tcW w:w="385" w:type="pct"/>
            <w:vAlign w:val="center"/>
          </w:tcPr>
          <w:p w14:paraId="1E02E2DE" w14:textId="53B78368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6</w:t>
            </w:r>
          </w:p>
        </w:tc>
        <w:tc>
          <w:tcPr>
            <w:tcW w:w="360" w:type="pct"/>
            <w:vAlign w:val="center"/>
          </w:tcPr>
          <w:p w14:paraId="6FC61006" w14:textId="22FEB992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386" w:type="pct"/>
            <w:vAlign w:val="center"/>
          </w:tcPr>
          <w:p w14:paraId="1C61AAEC" w14:textId="2B223D43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69E6D335" w14:textId="7BFA1F7D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741904A" w14:textId="4C67E225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9" w:type="pct"/>
            <w:vAlign w:val="center"/>
          </w:tcPr>
          <w:p w14:paraId="09494047" w14:textId="78F82148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5" w:type="pct"/>
            <w:vAlign w:val="center"/>
          </w:tcPr>
          <w:p w14:paraId="5A338BA7" w14:textId="4515044E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299" w:type="pct"/>
            <w:vAlign w:val="center"/>
          </w:tcPr>
          <w:p w14:paraId="068177CA" w14:textId="536F8738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6" w:type="pct"/>
            <w:vAlign w:val="center"/>
          </w:tcPr>
          <w:p w14:paraId="2FDD2600" w14:textId="2CD0AF83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52078885" w14:textId="19526DFB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60D2AD7" w14:textId="06D66388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42312963" w14:textId="61733053" w:rsidR="00897D33" w:rsidRPr="005E1BE7" w:rsidRDefault="00897D3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83092" w:rsidRPr="005E1BE7" w14:paraId="4038ADE9" w14:textId="77777777" w:rsidTr="00222CED">
        <w:tc>
          <w:tcPr>
            <w:tcW w:w="591" w:type="pct"/>
            <w:vAlign w:val="center"/>
          </w:tcPr>
          <w:p w14:paraId="60BEC15B" w14:textId="3E9960C7" w:rsidR="00A83092" w:rsidRPr="0089100B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85" w:type="pct"/>
            <w:vAlign w:val="center"/>
          </w:tcPr>
          <w:p w14:paraId="110C9B2D" w14:textId="4E8CA6DF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2BA9BC08" w14:textId="37A2F4C3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99F389A" w14:textId="40E6463F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5C4B408A" w14:textId="7076A330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DF7CABE" w14:textId="702759F1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3629C858" w14:textId="4798D711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7BF7B254" w14:textId="2F0F6D6E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688142F7" w14:textId="7589085D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41F2E0B6" w14:textId="5B7F7E7D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1DA37DF0" w14:textId="204606FB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4230F2B" w14:textId="7CFA0E69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7009BA30" w14:textId="64DBAC25" w:rsidR="00A83092" w:rsidRPr="005E1BE7" w:rsidRDefault="00A83092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B37239" w:rsidRPr="005E1BE7" w14:paraId="0BE5A1CE" w14:textId="77777777" w:rsidTr="00222CED">
        <w:tc>
          <w:tcPr>
            <w:tcW w:w="591" w:type="pct"/>
            <w:vAlign w:val="center"/>
          </w:tcPr>
          <w:p w14:paraId="5974A1D4" w14:textId="4A7810B6" w:rsidR="00B37239" w:rsidRPr="0089100B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85" w:type="pct"/>
            <w:vAlign w:val="center"/>
          </w:tcPr>
          <w:p w14:paraId="6A712837" w14:textId="785108BC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1220BCE5" w14:textId="57388EDA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CFB5AC9" w14:textId="6A735B5D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21D69056" w14:textId="1271588C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3F6BF960" w14:textId="4AD1B85E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2C4AB251" w14:textId="4CEEBDFD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48A78A1E" w14:textId="340316D8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5E6A7FAE" w14:textId="34307809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36B12DCC" w14:textId="51167505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4636C10D" w14:textId="01A6847A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3D98F6AD" w14:textId="4750263B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303C145B" w14:textId="2B9410A0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B37239" w:rsidRPr="005E1BE7" w14:paraId="6169A483" w14:textId="77777777" w:rsidTr="00222CED">
        <w:tc>
          <w:tcPr>
            <w:tcW w:w="591" w:type="pct"/>
            <w:vAlign w:val="center"/>
          </w:tcPr>
          <w:p w14:paraId="037D1EE7" w14:textId="44B99D78" w:rsidR="00B37239" w:rsidRPr="0089100B" w:rsidRDefault="00B37239" w:rsidP="005E1BE7">
            <w:pPr>
              <w:tabs>
                <w:tab w:val="right" w:pos="2121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85" w:type="pct"/>
            <w:vAlign w:val="center"/>
          </w:tcPr>
          <w:p w14:paraId="721726D5" w14:textId="2877B250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.9</w:t>
            </w:r>
          </w:p>
        </w:tc>
        <w:tc>
          <w:tcPr>
            <w:tcW w:w="360" w:type="pct"/>
            <w:vAlign w:val="center"/>
          </w:tcPr>
          <w:p w14:paraId="7D39ABF1" w14:textId="10AC65A7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6</w:t>
            </w:r>
          </w:p>
        </w:tc>
        <w:tc>
          <w:tcPr>
            <w:tcW w:w="386" w:type="pct"/>
            <w:vAlign w:val="center"/>
          </w:tcPr>
          <w:p w14:paraId="2886326A" w14:textId="49AE435B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.9</w:t>
            </w:r>
          </w:p>
        </w:tc>
        <w:tc>
          <w:tcPr>
            <w:tcW w:w="366" w:type="pct"/>
            <w:vAlign w:val="center"/>
          </w:tcPr>
          <w:p w14:paraId="3F48DBB5" w14:textId="6085AFF7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6</w:t>
            </w:r>
          </w:p>
        </w:tc>
        <w:tc>
          <w:tcPr>
            <w:tcW w:w="386" w:type="pct"/>
            <w:vAlign w:val="center"/>
          </w:tcPr>
          <w:p w14:paraId="6921885E" w14:textId="73A9AF7F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.3</w:t>
            </w:r>
          </w:p>
        </w:tc>
        <w:tc>
          <w:tcPr>
            <w:tcW w:w="359" w:type="pct"/>
            <w:vAlign w:val="center"/>
          </w:tcPr>
          <w:p w14:paraId="46796147" w14:textId="5B2F8ED2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</w:t>
            </w:r>
          </w:p>
        </w:tc>
        <w:tc>
          <w:tcPr>
            <w:tcW w:w="385" w:type="pct"/>
            <w:vAlign w:val="center"/>
          </w:tcPr>
          <w:p w14:paraId="3995C68C" w14:textId="372D4D03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299" w:type="pct"/>
            <w:vAlign w:val="center"/>
          </w:tcPr>
          <w:p w14:paraId="41EEB5F6" w14:textId="1D02CC4E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</w:p>
        </w:tc>
        <w:tc>
          <w:tcPr>
            <w:tcW w:w="386" w:type="pct"/>
            <w:vAlign w:val="center"/>
          </w:tcPr>
          <w:p w14:paraId="7DC774AE" w14:textId="1CD30862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354" w:type="pct"/>
            <w:vAlign w:val="center"/>
          </w:tcPr>
          <w:p w14:paraId="67D44101" w14:textId="6FA67DE3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86" w:type="pct"/>
            <w:vAlign w:val="center"/>
          </w:tcPr>
          <w:p w14:paraId="54CE9EB3" w14:textId="49789176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57" w:type="pct"/>
            <w:vAlign w:val="center"/>
          </w:tcPr>
          <w:p w14:paraId="15AB22FB" w14:textId="5FC44B50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</w:tr>
      <w:tr w:rsidR="00B37239" w:rsidRPr="005E1BE7" w14:paraId="23536588" w14:textId="77777777" w:rsidTr="00222CED">
        <w:tc>
          <w:tcPr>
            <w:tcW w:w="5000" w:type="pct"/>
            <w:gridSpan w:val="13"/>
            <w:vAlign w:val="center"/>
          </w:tcPr>
          <w:p w14:paraId="2CD931AC" w14:textId="4DB910CA" w:rsidR="00B37239" w:rsidRPr="0089100B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TE Cereal Eaters</w:t>
            </w:r>
            <w:r w:rsidR="003B5294" w:rsidRPr="00E7289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</w:tr>
      <w:tr w:rsidR="00B37239" w:rsidRPr="005E1BE7" w14:paraId="72F57615" w14:textId="77777777" w:rsidTr="00222CED">
        <w:tc>
          <w:tcPr>
            <w:tcW w:w="591" w:type="pct"/>
            <w:vAlign w:val="center"/>
          </w:tcPr>
          <w:p w14:paraId="516AE846" w14:textId="77777777" w:rsidR="00B37239" w:rsidRPr="005E1BE7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242" w:type="pct"/>
            <w:gridSpan w:val="6"/>
            <w:vAlign w:val="center"/>
          </w:tcPr>
          <w:p w14:paraId="0D5DA56B" w14:textId="4C786651" w:rsidR="00B37239" w:rsidRPr="0089100B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ddlers 1</w:t>
            </w:r>
            <w:r w:rsidR="00E7289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o </w:t>
            </w: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  <w:r w:rsidR="00E7289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</w:t>
            </w: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n=237</w:t>
            </w:r>
          </w:p>
        </w:tc>
        <w:tc>
          <w:tcPr>
            <w:tcW w:w="2167" w:type="pct"/>
            <w:gridSpan w:val="6"/>
            <w:vAlign w:val="center"/>
          </w:tcPr>
          <w:p w14:paraId="5C9FA122" w14:textId="6E767FA1" w:rsidR="00B37239" w:rsidRPr="0089100B" w:rsidRDefault="00B372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ildren 4</w:t>
            </w:r>
            <w:r w:rsidR="00E7289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o </w:t>
            </w: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  <w:r w:rsidR="00E7289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</w:t>
            </w: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n=589</w:t>
            </w:r>
          </w:p>
        </w:tc>
      </w:tr>
      <w:tr w:rsidR="001D1DA8" w:rsidRPr="005E1BE7" w14:paraId="3584917D" w14:textId="77777777" w:rsidTr="00222CED">
        <w:tc>
          <w:tcPr>
            <w:tcW w:w="591" w:type="pct"/>
            <w:vAlign w:val="center"/>
          </w:tcPr>
          <w:p w14:paraId="4DBFF093" w14:textId="6B845F56" w:rsidR="001D1DA8" w:rsidRPr="0089100B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Retinol</w:t>
            </w:r>
          </w:p>
        </w:tc>
        <w:tc>
          <w:tcPr>
            <w:tcW w:w="385" w:type="pct"/>
            <w:vAlign w:val="center"/>
          </w:tcPr>
          <w:p w14:paraId="577D1570" w14:textId="61EAC47E" w:rsidR="001D1DA8" w:rsidRPr="005E1BE7" w:rsidRDefault="00C445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.6</w:t>
            </w:r>
          </w:p>
        </w:tc>
        <w:tc>
          <w:tcPr>
            <w:tcW w:w="360" w:type="pct"/>
            <w:vAlign w:val="center"/>
          </w:tcPr>
          <w:p w14:paraId="74AC41F3" w14:textId="016FF7D4" w:rsidR="001D1DA8" w:rsidRPr="005E1BE7" w:rsidRDefault="00C445CC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0</w:t>
            </w:r>
          </w:p>
        </w:tc>
        <w:tc>
          <w:tcPr>
            <w:tcW w:w="386" w:type="pct"/>
            <w:vAlign w:val="center"/>
          </w:tcPr>
          <w:p w14:paraId="0F6B066F" w14:textId="08D4431A" w:rsidR="001D1DA8" w:rsidRPr="005E1BE7" w:rsidRDefault="00362D3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</w:t>
            </w:r>
          </w:p>
        </w:tc>
        <w:tc>
          <w:tcPr>
            <w:tcW w:w="366" w:type="pct"/>
            <w:vAlign w:val="center"/>
          </w:tcPr>
          <w:p w14:paraId="17E28D3E" w14:textId="672F8B30" w:rsidR="001D1DA8" w:rsidRPr="005E1BE7" w:rsidRDefault="00362D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  <w:tc>
          <w:tcPr>
            <w:tcW w:w="386" w:type="pct"/>
            <w:vAlign w:val="center"/>
          </w:tcPr>
          <w:p w14:paraId="695150D9" w14:textId="35BC97CA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0</w:t>
            </w:r>
          </w:p>
        </w:tc>
        <w:tc>
          <w:tcPr>
            <w:tcW w:w="359" w:type="pct"/>
            <w:vAlign w:val="center"/>
          </w:tcPr>
          <w:p w14:paraId="6F97800D" w14:textId="359E6195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  <w:tc>
          <w:tcPr>
            <w:tcW w:w="385" w:type="pct"/>
            <w:vAlign w:val="center"/>
          </w:tcPr>
          <w:p w14:paraId="22187028" w14:textId="130451FA" w:rsidR="001D1DA8" w:rsidRPr="005E1BE7" w:rsidRDefault="007C25B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8</w:t>
            </w:r>
          </w:p>
        </w:tc>
        <w:tc>
          <w:tcPr>
            <w:tcW w:w="299" w:type="pct"/>
            <w:vAlign w:val="center"/>
          </w:tcPr>
          <w:p w14:paraId="1E9364B5" w14:textId="2D50A462" w:rsidR="001D1DA8" w:rsidRPr="005E1BE7" w:rsidRDefault="007C25B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386" w:type="pct"/>
            <w:vAlign w:val="center"/>
          </w:tcPr>
          <w:p w14:paraId="178B33BF" w14:textId="457C31BF" w:rsidR="001D1DA8" w:rsidRPr="005E1BE7" w:rsidRDefault="007A12D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54" w:type="pct"/>
            <w:vAlign w:val="center"/>
          </w:tcPr>
          <w:p w14:paraId="524CDE82" w14:textId="1FAD6882" w:rsidR="001D1DA8" w:rsidRPr="005E1BE7" w:rsidRDefault="007A12D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6" w:type="pct"/>
            <w:vAlign w:val="center"/>
          </w:tcPr>
          <w:p w14:paraId="6A00FCF0" w14:textId="3ABA62D8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7" w:type="pct"/>
            <w:vAlign w:val="center"/>
          </w:tcPr>
          <w:p w14:paraId="42F4699D" w14:textId="0199601C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</w:tr>
      <w:tr w:rsidR="001D1DA8" w:rsidRPr="005E1BE7" w14:paraId="6CD46737" w14:textId="77777777" w:rsidTr="00222CED">
        <w:tc>
          <w:tcPr>
            <w:tcW w:w="591" w:type="pct"/>
            <w:vAlign w:val="center"/>
          </w:tcPr>
          <w:p w14:paraId="39CE4001" w14:textId="50E179D1" w:rsidR="001D1DA8" w:rsidRPr="0089100B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85" w:type="pct"/>
            <w:vAlign w:val="center"/>
          </w:tcPr>
          <w:p w14:paraId="387A26CD" w14:textId="14DCCBE5" w:rsidR="001D1DA8" w:rsidRPr="005E1BE7" w:rsidRDefault="00C445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412F6867" w14:textId="4F85D7DA" w:rsidR="001D1DA8" w:rsidRPr="005E1BE7" w:rsidRDefault="00C445CC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2C520C4" w14:textId="430ABCE1" w:rsidR="001D1DA8" w:rsidRPr="005E1BE7" w:rsidRDefault="00362D3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6F86E7E0" w14:textId="3AAD52D7" w:rsidR="001D1DA8" w:rsidRPr="005E1BE7" w:rsidRDefault="00362D3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57A7310" w14:textId="14766B17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659CFBDC" w14:textId="28CECD90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527718F6" w14:textId="45564DE2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E0580BD" w14:textId="06283121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7428B7A9" w14:textId="11252625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591AC8E7" w14:textId="66CF7BEA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739A1F28" w14:textId="0CDE8226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7AAA282E" w14:textId="0B7AD2EF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1D1DA8" w:rsidRPr="005E1BE7" w14:paraId="5B1770DA" w14:textId="77777777" w:rsidTr="00222CED">
        <w:tc>
          <w:tcPr>
            <w:tcW w:w="591" w:type="pct"/>
            <w:vAlign w:val="center"/>
          </w:tcPr>
          <w:p w14:paraId="2B88A896" w14:textId="472B6E6B" w:rsidR="001D1DA8" w:rsidRPr="00E7289D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Vitamin D</w:t>
            </w:r>
          </w:p>
        </w:tc>
        <w:tc>
          <w:tcPr>
            <w:tcW w:w="385" w:type="pct"/>
            <w:vAlign w:val="center"/>
          </w:tcPr>
          <w:p w14:paraId="34B842DB" w14:textId="130D3FB3" w:rsidR="001D1DA8" w:rsidRPr="005E1BE7" w:rsidRDefault="00C445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1BE9A686" w14:textId="3CD4AFC8" w:rsidR="001D1DA8" w:rsidRPr="005E1BE7" w:rsidRDefault="00C445CC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6DA629C9" w14:textId="7D4BB4A6" w:rsidR="001D1DA8" w:rsidRPr="005E1BE7" w:rsidRDefault="007A55F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1A9DEC53" w14:textId="2477836E" w:rsidR="001D1DA8" w:rsidRPr="005E1BE7" w:rsidRDefault="007A55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377FD9A2" w14:textId="3862313C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3ECCFF82" w14:textId="0326E8AD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5972E808" w14:textId="215C1E69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283C5186" w14:textId="46073CEB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D105A9F" w14:textId="48CAB4AB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6771508A" w14:textId="4AB69AD0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12BA29E" w14:textId="2B6697AC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020A2AC5" w14:textId="2CDD9CDA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1D1DA8" w:rsidRPr="005E1BE7" w14:paraId="6E0A1AC5" w14:textId="77777777" w:rsidTr="00222CED">
        <w:tc>
          <w:tcPr>
            <w:tcW w:w="591" w:type="pct"/>
            <w:vAlign w:val="center"/>
          </w:tcPr>
          <w:p w14:paraId="2D5143C2" w14:textId="302EE14A" w:rsidR="001D1DA8" w:rsidRPr="00E7289D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  <w:r w:rsidR="003B5294" w:rsidRPr="00E7289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||</w:t>
            </w:r>
          </w:p>
        </w:tc>
        <w:tc>
          <w:tcPr>
            <w:tcW w:w="385" w:type="pct"/>
            <w:vAlign w:val="center"/>
          </w:tcPr>
          <w:p w14:paraId="21A12B91" w14:textId="59B2B24E" w:rsidR="001D1DA8" w:rsidRPr="005E1BE7" w:rsidRDefault="00C445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8</w:t>
            </w:r>
          </w:p>
        </w:tc>
        <w:tc>
          <w:tcPr>
            <w:tcW w:w="360" w:type="pct"/>
            <w:vAlign w:val="center"/>
          </w:tcPr>
          <w:p w14:paraId="3F111518" w14:textId="19153A61" w:rsidR="001D1DA8" w:rsidRPr="005E1BE7" w:rsidRDefault="00C445CC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9</w:t>
            </w:r>
          </w:p>
        </w:tc>
        <w:tc>
          <w:tcPr>
            <w:tcW w:w="386" w:type="pct"/>
            <w:vAlign w:val="center"/>
          </w:tcPr>
          <w:p w14:paraId="0D631522" w14:textId="2AA51157" w:rsidR="001D1DA8" w:rsidRPr="005E1BE7" w:rsidRDefault="007A55F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366" w:type="pct"/>
            <w:vAlign w:val="center"/>
          </w:tcPr>
          <w:p w14:paraId="2D2E83E8" w14:textId="1FAAB538" w:rsidR="001D1DA8" w:rsidRPr="005E1BE7" w:rsidRDefault="007A55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86" w:type="pct"/>
            <w:vAlign w:val="center"/>
          </w:tcPr>
          <w:p w14:paraId="6C872ADA" w14:textId="1516D37C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1</w:t>
            </w:r>
          </w:p>
        </w:tc>
        <w:tc>
          <w:tcPr>
            <w:tcW w:w="359" w:type="pct"/>
            <w:vAlign w:val="center"/>
          </w:tcPr>
          <w:p w14:paraId="1883E9A7" w14:textId="516CC378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</w:t>
            </w:r>
          </w:p>
        </w:tc>
        <w:tc>
          <w:tcPr>
            <w:tcW w:w="385" w:type="pct"/>
            <w:vAlign w:val="center"/>
          </w:tcPr>
          <w:p w14:paraId="17A77A45" w14:textId="1CBB865B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.8</w:t>
            </w:r>
          </w:p>
        </w:tc>
        <w:tc>
          <w:tcPr>
            <w:tcW w:w="299" w:type="pct"/>
            <w:vAlign w:val="center"/>
          </w:tcPr>
          <w:p w14:paraId="0F0A714D" w14:textId="52B5F106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0</w:t>
            </w:r>
          </w:p>
        </w:tc>
        <w:tc>
          <w:tcPr>
            <w:tcW w:w="386" w:type="pct"/>
            <w:vAlign w:val="center"/>
          </w:tcPr>
          <w:p w14:paraId="1EA94E59" w14:textId="59122A9A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54" w:type="pct"/>
            <w:vAlign w:val="center"/>
          </w:tcPr>
          <w:p w14:paraId="602F68B9" w14:textId="788392A7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86" w:type="pct"/>
            <w:vAlign w:val="center"/>
          </w:tcPr>
          <w:p w14:paraId="15D16A7C" w14:textId="26D3C6B2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357" w:type="pct"/>
            <w:vAlign w:val="center"/>
          </w:tcPr>
          <w:p w14:paraId="1DEED264" w14:textId="3A40854C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1D1DA8" w:rsidRPr="005E1BE7" w14:paraId="6B4A111D" w14:textId="77777777" w:rsidTr="00222CED">
        <w:tc>
          <w:tcPr>
            <w:tcW w:w="591" w:type="pct"/>
            <w:vAlign w:val="center"/>
          </w:tcPr>
          <w:p w14:paraId="14B1EC9B" w14:textId="50D481E2" w:rsidR="001D1DA8" w:rsidRPr="00E7289D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85" w:type="pct"/>
            <w:vAlign w:val="center"/>
          </w:tcPr>
          <w:p w14:paraId="08CEC5A9" w14:textId="311F1D28" w:rsidR="001D1DA8" w:rsidRPr="005E1BE7" w:rsidRDefault="008F239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7F81A594" w14:textId="6ABD60F7" w:rsidR="001D1DA8" w:rsidRPr="005E1BE7" w:rsidRDefault="008F2395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BBA2005" w14:textId="0735B06F" w:rsidR="001D1DA8" w:rsidRPr="005E1BE7" w:rsidRDefault="007A55F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1E6B2008" w14:textId="6AA8653B" w:rsidR="001D1DA8" w:rsidRPr="005E1BE7" w:rsidRDefault="007A55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0EB89FF0" w14:textId="265B2763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5BDC632C" w14:textId="117A0F0E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30D57689" w14:textId="77777777" w:rsidR="001D1DA8" w:rsidRPr="005E1BE7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083140A9" w14:textId="77777777" w:rsidR="001D1DA8" w:rsidRPr="005E1BE7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648A5388" w14:textId="4E2D9EFF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29B374D4" w14:textId="01B12170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6495BC7C" w14:textId="21F5600B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5F6CC839" w14:textId="029222F1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1D1DA8" w:rsidRPr="005E1BE7" w14:paraId="4EE273D3" w14:textId="77777777" w:rsidTr="00222CED">
        <w:tc>
          <w:tcPr>
            <w:tcW w:w="591" w:type="pct"/>
            <w:vAlign w:val="center"/>
          </w:tcPr>
          <w:p w14:paraId="137F80A5" w14:textId="038C31AD" w:rsidR="001D1DA8" w:rsidRPr="00E7289D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Folic Acid</w:t>
            </w:r>
          </w:p>
        </w:tc>
        <w:tc>
          <w:tcPr>
            <w:tcW w:w="385" w:type="pct"/>
            <w:vAlign w:val="center"/>
          </w:tcPr>
          <w:p w14:paraId="1D76FE34" w14:textId="4900709E" w:rsidR="001D1DA8" w:rsidRPr="005E1BE7" w:rsidRDefault="008F239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.9</w:t>
            </w:r>
          </w:p>
        </w:tc>
        <w:tc>
          <w:tcPr>
            <w:tcW w:w="360" w:type="pct"/>
            <w:vAlign w:val="center"/>
          </w:tcPr>
          <w:p w14:paraId="7902D692" w14:textId="7437EFA4" w:rsidR="001D1DA8" w:rsidRPr="005E1BE7" w:rsidRDefault="008F2395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86" w:type="pct"/>
            <w:vAlign w:val="center"/>
          </w:tcPr>
          <w:p w14:paraId="7CEE9C64" w14:textId="182350CB" w:rsidR="001D1DA8" w:rsidRPr="005E1BE7" w:rsidRDefault="007A55F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68F2A42F" w14:textId="14F2BD17" w:rsidR="001D1DA8" w:rsidRPr="005E1BE7" w:rsidRDefault="007A55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3F9182A7" w14:textId="39F473CB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359" w:type="pct"/>
            <w:vAlign w:val="center"/>
          </w:tcPr>
          <w:p w14:paraId="4C4E29DE" w14:textId="7481E104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385" w:type="pct"/>
            <w:vAlign w:val="center"/>
          </w:tcPr>
          <w:p w14:paraId="6DA90462" w14:textId="74D534E1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</w:t>
            </w:r>
          </w:p>
        </w:tc>
        <w:tc>
          <w:tcPr>
            <w:tcW w:w="299" w:type="pct"/>
            <w:vAlign w:val="center"/>
          </w:tcPr>
          <w:p w14:paraId="081A2289" w14:textId="0016C3B5" w:rsidR="001D1DA8" w:rsidRPr="005E1BE7" w:rsidRDefault="001F61D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86" w:type="pct"/>
            <w:vAlign w:val="center"/>
          </w:tcPr>
          <w:p w14:paraId="6DAB89DB" w14:textId="0CA6FD30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68D47737" w14:textId="5FC54417" w:rsidR="001D1DA8" w:rsidRPr="005E1BE7" w:rsidRDefault="003A2CC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39EE5F1C" w14:textId="0227ABE4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08C37EC1" w14:textId="0093FE36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1D1DA8" w:rsidRPr="005E1BE7" w14:paraId="445F48DB" w14:textId="77777777" w:rsidTr="00222CED">
        <w:tc>
          <w:tcPr>
            <w:tcW w:w="591" w:type="pct"/>
            <w:vAlign w:val="center"/>
          </w:tcPr>
          <w:p w14:paraId="60824AF4" w14:textId="0A662EBE" w:rsidR="001D1DA8" w:rsidRPr="00E7289D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85" w:type="pct"/>
            <w:vAlign w:val="center"/>
          </w:tcPr>
          <w:p w14:paraId="018262AA" w14:textId="66ECE4D1" w:rsidR="001D1DA8" w:rsidRPr="005E1BE7" w:rsidRDefault="008F239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020FB614" w14:textId="288ABC83" w:rsidR="001D1DA8" w:rsidRPr="005E1BE7" w:rsidRDefault="008F2395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2FC8D816" w14:textId="02CF7A39" w:rsidR="001D1DA8" w:rsidRPr="005E1BE7" w:rsidRDefault="007A55F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47169985" w14:textId="59496267" w:rsidR="001D1DA8" w:rsidRPr="005E1BE7" w:rsidRDefault="007A55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6" w:type="pct"/>
            <w:vAlign w:val="center"/>
          </w:tcPr>
          <w:p w14:paraId="490C667C" w14:textId="2D0EDD5F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7BC47910" w14:textId="0C70897C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5" w:type="pct"/>
            <w:vAlign w:val="center"/>
          </w:tcPr>
          <w:p w14:paraId="3B6548BC" w14:textId="7EEB4B4F" w:rsidR="001D1DA8" w:rsidRPr="005E1BE7" w:rsidRDefault="00A0289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7A419C2" w14:textId="74D9B374" w:rsidR="001D1DA8" w:rsidRPr="005E1BE7" w:rsidRDefault="00A0289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2D7CE991" w14:textId="62F5CFC2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2C191B18" w14:textId="5458A81E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A314321" w14:textId="40339A7F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2EE939E8" w14:textId="179C986B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1D1DA8" w:rsidRPr="005E1BE7" w14:paraId="2322D560" w14:textId="77777777" w:rsidTr="00222CED">
        <w:tc>
          <w:tcPr>
            <w:tcW w:w="591" w:type="pct"/>
            <w:vAlign w:val="center"/>
          </w:tcPr>
          <w:p w14:paraId="167ACFA7" w14:textId="04DAF700" w:rsidR="001D1DA8" w:rsidRPr="00E7289D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85" w:type="pct"/>
            <w:vAlign w:val="center"/>
          </w:tcPr>
          <w:p w14:paraId="007D0832" w14:textId="4DA93B59" w:rsidR="001D1DA8" w:rsidRPr="005E1BE7" w:rsidRDefault="008F239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0" w:type="pct"/>
            <w:vAlign w:val="center"/>
          </w:tcPr>
          <w:p w14:paraId="57B0276D" w14:textId="478F5C5C" w:rsidR="001D1DA8" w:rsidRPr="005E1BE7" w:rsidRDefault="008F2395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1BE56275" w14:textId="0D9867BD" w:rsidR="001D1DA8" w:rsidRPr="005E1BE7" w:rsidRDefault="007A55F9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66" w:type="pct"/>
            <w:vAlign w:val="center"/>
          </w:tcPr>
          <w:p w14:paraId="49FEE9FC" w14:textId="19072399" w:rsidR="001D1DA8" w:rsidRPr="005E1BE7" w:rsidRDefault="007A55F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53634D53" w14:textId="2CA5A8B9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9" w:type="pct"/>
            <w:vAlign w:val="center"/>
          </w:tcPr>
          <w:p w14:paraId="239A4EC2" w14:textId="2D0E02B4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5" w:type="pct"/>
            <w:vAlign w:val="center"/>
          </w:tcPr>
          <w:p w14:paraId="71CC27A3" w14:textId="7A8260C8" w:rsidR="001D1DA8" w:rsidRPr="005E1BE7" w:rsidRDefault="00A0289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40199D23" w14:textId="6B83E57E" w:rsidR="001D1DA8" w:rsidRPr="005E1BE7" w:rsidRDefault="00A0289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31AE2A8C" w14:textId="09F05B6A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4" w:type="pct"/>
            <w:vAlign w:val="center"/>
          </w:tcPr>
          <w:p w14:paraId="01A306BE" w14:textId="56296548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6" w:type="pct"/>
            <w:vAlign w:val="center"/>
          </w:tcPr>
          <w:p w14:paraId="66465E3E" w14:textId="48EB117E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57" w:type="pct"/>
            <w:vAlign w:val="center"/>
          </w:tcPr>
          <w:p w14:paraId="349A6BB5" w14:textId="265CA2C7" w:rsidR="001D1DA8" w:rsidRPr="005E1BE7" w:rsidRDefault="00CF3897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1D1DA8" w:rsidRPr="005E1BE7" w14:paraId="3DC8F735" w14:textId="77777777" w:rsidTr="00222CED">
        <w:tc>
          <w:tcPr>
            <w:tcW w:w="591" w:type="pct"/>
            <w:vAlign w:val="center"/>
          </w:tcPr>
          <w:p w14:paraId="0A607675" w14:textId="1141DF41" w:rsidR="001D1DA8" w:rsidRPr="00E7289D" w:rsidRDefault="001D1DA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85" w:type="pct"/>
            <w:vAlign w:val="center"/>
          </w:tcPr>
          <w:p w14:paraId="31AD0AEC" w14:textId="5BAEE701" w:rsidR="001D1DA8" w:rsidRPr="005E1BE7" w:rsidRDefault="008F239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.4</w:t>
            </w:r>
          </w:p>
        </w:tc>
        <w:tc>
          <w:tcPr>
            <w:tcW w:w="360" w:type="pct"/>
            <w:vAlign w:val="center"/>
          </w:tcPr>
          <w:p w14:paraId="5688BDD9" w14:textId="6DF376DC" w:rsidR="001D1DA8" w:rsidRPr="005E1BE7" w:rsidRDefault="008F2395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5</w:t>
            </w:r>
          </w:p>
        </w:tc>
        <w:tc>
          <w:tcPr>
            <w:tcW w:w="386" w:type="pct"/>
            <w:vAlign w:val="center"/>
          </w:tcPr>
          <w:p w14:paraId="56E81DEC" w14:textId="1FAD3AE6" w:rsidR="001D1DA8" w:rsidRPr="005E1BE7" w:rsidRDefault="00074D64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.1</w:t>
            </w:r>
          </w:p>
        </w:tc>
        <w:tc>
          <w:tcPr>
            <w:tcW w:w="366" w:type="pct"/>
            <w:vAlign w:val="center"/>
          </w:tcPr>
          <w:p w14:paraId="21D0DCC0" w14:textId="5D1B0385" w:rsidR="001D1DA8" w:rsidRPr="005E1BE7" w:rsidRDefault="00074D6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86" w:type="pct"/>
            <w:vAlign w:val="center"/>
          </w:tcPr>
          <w:p w14:paraId="64B16872" w14:textId="014A6C52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6</w:t>
            </w:r>
          </w:p>
        </w:tc>
        <w:tc>
          <w:tcPr>
            <w:tcW w:w="359" w:type="pct"/>
            <w:vAlign w:val="center"/>
          </w:tcPr>
          <w:p w14:paraId="0500CE2F" w14:textId="1161395C" w:rsidR="001D1DA8" w:rsidRPr="005E1BE7" w:rsidRDefault="00A110C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</w:t>
            </w:r>
          </w:p>
        </w:tc>
        <w:tc>
          <w:tcPr>
            <w:tcW w:w="385" w:type="pct"/>
            <w:vAlign w:val="center"/>
          </w:tcPr>
          <w:p w14:paraId="0AF2A2B7" w14:textId="4935DEA3" w:rsidR="001D1DA8" w:rsidRPr="005E1BE7" w:rsidRDefault="00A0289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5</w:t>
            </w:r>
          </w:p>
        </w:tc>
        <w:tc>
          <w:tcPr>
            <w:tcW w:w="299" w:type="pct"/>
            <w:vAlign w:val="center"/>
          </w:tcPr>
          <w:p w14:paraId="1958FE74" w14:textId="08672791" w:rsidR="001D1DA8" w:rsidRPr="005E1BE7" w:rsidRDefault="00A0289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  <w:tc>
          <w:tcPr>
            <w:tcW w:w="386" w:type="pct"/>
            <w:vAlign w:val="center"/>
          </w:tcPr>
          <w:p w14:paraId="062675EC" w14:textId="0CFA0B9B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54" w:type="pct"/>
            <w:vAlign w:val="center"/>
          </w:tcPr>
          <w:p w14:paraId="0C8680AE" w14:textId="4FC0C221" w:rsidR="001D1DA8" w:rsidRPr="005E1BE7" w:rsidRDefault="00E0316D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386" w:type="pct"/>
            <w:vAlign w:val="center"/>
          </w:tcPr>
          <w:p w14:paraId="1F03518E" w14:textId="7870B393" w:rsidR="001D1DA8" w:rsidRPr="005E1BE7" w:rsidRDefault="0032106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2</w:t>
            </w:r>
          </w:p>
        </w:tc>
        <w:tc>
          <w:tcPr>
            <w:tcW w:w="357" w:type="pct"/>
            <w:vAlign w:val="center"/>
          </w:tcPr>
          <w:p w14:paraId="5D5C6CDB" w14:textId="77E40359" w:rsidR="001D1DA8" w:rsidRPr="005E1BE7" w:rsidRDefault="0032106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</w:t>
            </w:r>
          </w:p>
        </w:tc>
      </w:tr>
    </w:tbl>
    <w:p w14:paraId="68A5D650" w14:textId="216C4586" w:rsidR="00E7289D" w:rsidRDefault="00A45B32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t>RTE, ready-to-eat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>SE, standard error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8A11C7" w:rsidRPr="005E1BE7">
        <w:rPr>
          <w:rFonts w:ascii="Times New Roman" w:hAnsi="Times New Roman" w:cs="Times New Roman"/>
          <w:sz w:val="24"/>
          <w:szCs w:val="24"/>
        </w:rPr>
        <w:t>UL</w:t>
      </w:r>
      <w:r w:rsidR="001D1DA8" w:rsidRPr="005E1BE7">
        <w:rPr>
          <w:rFonts w:ascii="Times New Roman" w:hAnsi="Times New Roman" w:cs="Times New Roman"/>
          <w:sz w:val="24"/>
          <w:szCs w:val="24"/>
        </w:rPr>
        <w:t xml:space="preserve">, </w:t>
      </w:r>
      <w:r w:rsidR="008A11C7" w:rsidRPr="005E1BE7">
        <w:rPr>
          <w:rFonts w:ascii="Times New Roman" w:hAnsi="Times New Roman" w:cs="Times New Roman"/>
          <w:sz w:val="24"/>
          <w:szCs w:val="24"/>
        </w:rPr>
        <w:t>upper tolerable level</w:t>
      </w:r>
      <w:r w:rsidR="001D1DA8" w:rsidRPr="005E1BE7">
        <w:rPr>
          <w:rFonts w:ascii="Times New Roman" w:hAnsi="Times New Roman" w:cs="Times New Roman"/>
          <w:sz w:val="24"/>
          <w:szCs w:val="24"/>
        </w:rPr>
        <w:t>.</w:t>
      </w:r>
    </w:p>
    <w:p w14:paraId="5D83FE9A" w14:textId="77777777" w:rsidR="00A45B32" w:rsidRDefault="001D1DA8" w:rsidP="00A45B3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7289D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A45B32" w:rsidRPr="00E12F25">
        <w:rPr>
          <w:rFonts w:ascii="Times New Roman" w:hAnsi="Times New Roman" w:cs="Times New Roman"/>
          <w:sz w:val="24"/>
          <w:szCs w:val="24"/>
        </w:rPr>
        <w:t xml:space="preserve">Data are from the National Health and Nutrition Examination Survey </w:t>
      </w:r>
      <w:r w:rsidR="00A45B32">
        <w:rPr>
          <w:rFonts w:ascii="Times New Roman" w:hAnsi="Times New Roman" w:cs="Times New Roman"/>
          <w:sz w:val="24"/>
          <w:szCs w:val="24"/>
        </w:rPr>
        <w:t xml:space="preserve">(NHANES) </w:t>
      </w:r>
      <w:r w:rsidR="00A45B32" w:rsidRPr="00E12F25">
        <w:rPr>
          <w:rFonts w:ascii="Times New Roman" w:hAnsi="Times New Roman" w:cs="Times New Roman"/>
          <w:sz w:val="24"/>
          <w:szCs w:val="24"/>
        </w:rPr>
        <w:t>2013-2014 excluding pregnant and lactating women</w:t>
      </w:r>
      <w:r w:rsidR="00A45B32">
        <w:rPr>
          <w:rFonts w:ascii="Times New Roman" w:hAnsi="Times New Roman" w:cs="Times New Roman"/>
          <w:sz w:val="24"/>
          <w:szCs w:val="24"/>
        </w:rPr>
        <w:t xml:space="preserve"> using</w:t>
      </w:r>
      <w:r w:rsidR="00A45B32" w:rsidRPr="00E12F25">
        <w:rPr>
          <w:rFonts w:ascii="Times New Roman" w:hAnsi="Times New Roman" w:cs="Times New Roman"/>
          <w:sz w:val="24"/>
          <w:szCs w:val="24"/>
        </w:rPr>
        <w:t xml:space="preserve"> self-reported food intake from day one 24-hour food rec</w:t>
      </w:r>
      <w:r w:rsidR="00A45B32">
        <w:rPr>
          <w:rFonts w:ascii="Times New Roman" w:hAnsi="Times New Roman" w:cs="Times New Roman"/>
          <w:sz w:val="24"/>
          <w:szCs w:val="24"/>
        </w:rPr>
        <w:t>all</w:t>
      </w:r>
      <w:r w:rsidR="00A45B32" w:rsidRPr="00E12F25">
        <w:rPr>
          <w:rFonts w:ascii="Times New Roman" w:hAnsi="Times New Roman" w:cs="Times New Roman"/>
          <w:sz w:val="24"/>
          <w:szCs w:val="24"/>
        </w:rPr>
        <w:t>s</w:t>
      </w:r>
      <w:r w:rsidR="00A45B3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F55590" w14:textId="77777777" w:rsidR="00A45B32" w:rsidRDefault="00A45B32" w:rsidP="00A45B3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Baseline values represent </w:t>
      </w:r>
      <w:r>
        <w:rPr>
          <w:rFonts w:ascii="Times New Roman" w:hAnsi="Times New Roman" w:cs="Times New Roman"/>
          <w:sz w:val="24"/>
          <w:szCs w:val="24"/>
        </w:rPr>
        <w:t>NHANES 2013-2014</w:t>
      </w:r>
      <w:r w:rsidRPr="005E1BE7">
        <w:rPr>
          <w:rFonts w:ascii="Times New Roman" w:hAnsi="Times New Roman" w:cs="Times New Roman"/>
          <w:sz w:val="24"/>
          <w:szCs w:val="24"/>
        </w:rPr>
        <w:t xml:space="preserve"> nutrient intak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6E02558" w14:textId="77777777" w:rsidR="00A45B32" w:rsidRDefault="00A45B32" w:rsidP="00A45B3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 For the zero fortification, we modeled removing all fortification of the nutrients listed in this table.</w:t>
      </w:r>
    </w:p>
    <w:p w14:paraId="30056501" w14:textId="77777777" w:rsidR="00A45B32" w:rsidRDefault="00A45B32" w:rsidP="00A45B3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3518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Pr="007835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the optimized fortification scenario, we modeled fortification levels of 10% of the daily value for vitamins A, C and D, riboflavin, niacin and calcium, and 20% of the daily value for thiamin, vitamins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and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, folic acid, iron and zinc.</w:t>
      </w:r>
    </w:p>
    <w:p w14:paraId="36D4B28D" w14:textId="30F84984" w:rsidR="00E7289D" w:rsidRDefault="001D1DA8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7289D">
        <w:rPr>
          <w:rFonts w:ascii="Times New Roman" w:hAnsi="Times New Roman" w:cs="Times New Roman"/>
          <w:b/>
          <w:color w:val="000000"/>
          <w:sz w:val="24"/>
          <w:szCs w:val="24"/>
          <w:vertAlign w:val="superscript"/>
        </w:rPr>
        <w:t>||</w:t>
      </w:r>
      <w:r w:rsidR="003B5294" w:rsidRPr="005E1BE7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1729C1">
        <w:rPr>
          <w:rFonts w:ascii="Times New Roman" w:hAnsi="Times New Roman" w:cs="Times New Roman"/>
          <w:sz w:val="24"/>
          <w:szCs w:val="24"/>
        </w:rPr>
        <w:t>Food and Nutrient Database for Dietary Studies (</w:t>
      </w:r>
      <w:r w:rsidR="003B5294" w:rsidRPr="005E1BE7">
        <w:rPr>
          <w:rFonts w:ascii="Times New Roman" w:hAnsi="Times New Roman" w:cs="Times New Roman"/>
          <w:sz w:val="24"/>
          <w:szCs w:val="24"/>
        </w:rPr>
        <w:t>FNDDS</w:t>
      </w:r>
      <w:r w:rsidR="001729C1">
        <w:rPr>
          <w:rFonts w:ascii="Times New Roman" w:hAnsi="Times New Roman" w:cs="Times New Roman"/>
          <w:sz w:val="24"/>
          <w:szCs w:val="24"/>
        </w:rPr>
        <w:t>)</w:t>
      </w:r>
      <w:r w:rsidR="003B5294" w:rsidRPr="005E1BE7">
        <w:rPr>
          <w:rFonts w:ascii="Times New Roman" w:hAnsi="Times New Roman" w:cs="Times New Roman"/>
          <w:sz w:val="24"/>
          <w:szCs w:val="24"/>
        </w:rPr>
        <w:t xml:space="preserve"> 2013-2014, we considered 100% Niacin from fortification for fortified foods, 0% from unfortified and 75% from partially fortified foods.</w:t>
      </w:r>
    </w:p>
    <w:p w14:paraId="01A52B04" w14:textId="18D292A2" w:rsidR="00321069" w:rsidRPr="005E1BE7" w:rsidRDefault="003B5294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7289D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¶</w:t>
      </w:r>
      <w:r w:rsidR="00E7289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D1DA8" w:rsidRPr="005E1BE7">
        <w:rPr>
          <w:rFonts w:ascii="Times New Roman" w:hAnsi="Times New Roman" w:cs="Times New Roman"/>
          <w:color w:val="000000"/>
          <w:sz w:val="24"/>
          <w:szCs w:val="24"/>
        </w:rPr>
        <w:t>RTE cereal eaters are individuals who reported consuming any quantity of RTE cereal on Day 1 of their 24-hour dietary recall from the National Health and Nutrition Examination Survey (NHANES) 2013-2014.</w:t>
      </w:r>
    </w:p>
    <w:p w14:paraId="1AD3D0AA" w14:textId="77777777" w:rsidR="00321069" w:rsidRPr="005E1BE7" w:rsidRDefault="00321069" w:rsidP="005E1BE7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5E1BE7">
        <w:rPr>
          <w:rFonts w:ascii="Times New Roman" w:hAnsi="Times New Roman" w:cs="Times New Roman"/>
          <w:color w:val="000000"/>
          <w:sz w:val="24"/>
          <w:szCs w:val="24"/>
        </w:rPr>
        <w:br w:type="page"/>
      </w:r>
    </w:p>
    <w:p w14:paraId="4AF8D369" w14:textId="7E19C72E" w:rsidR="00321069" w:rsidRPr="005E1BE7" w:rsidRDefault="00321069" w:rsidP="005E1BE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lastRenderedPageBreak/>
        <w:t>Supplemental Table 4</w:t>
      </w:r>
      <w:r w:rsidR="00273CE2" w:rsidRPr="005E1BE7">
        <w:rPr>
          <w:rFonts w:ascii="Times New Roman" w:hAnsi="Times New Roman" w:cs="Times New Roman"/>
          <w:b/>
          <w:sz w:val="24"/>
          <w:szCs w:val="24"/>
        </w:rPr>
        <w:t>b</w:t>
      </w:r>
      <w:r w:rsidRPr="005E1BE7">
        <w:rPr>
          <w:rFonts w:ascii="Times New Roman" w:hAnsi="Times New Roman" w:cs="Times New Roman"/>
          <w:sz w:val="24"/>
          <w:szCs w:val="24"/>
        </w:rPr>
        <w:t xml:space="preserve"> Percentage above the Upper Tolerable Level (UL) for the total population and for ready-to-eat cereal eaters: results for </w:t>
      </w:r>
      <w:r w:rsidR="00AF7237" w:rsidRPr="005E1BE7">
        <w:rPr>
          <w:rFonts w:ascii="Times New Roman" w:hAnsi="Times New Roman" w:cs="Times New Roman"/>
          <w:sz w:val="24"/>
          <w:szCs w:val="24"/>
        </w:rPr>
        <w:t>teens and adults</w:t>
      </w:r>
      <w:r w:rsidR="00E736B7" w:rsidRPr="00E736B7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436"/>
        <w:gridCol w:w="989"/>
        <w:gridCol w:w="720"/>
        <w:gridCol w:w="989"/>
        <w:gridCol w:w="720"/>
        <w:gridCol w:w="992"/>
        <w:gridCol w:w="720"/>
        <w:gridCol w:w="1080"/>
        <w:gridCol w:w="720"/>
        <w:gridCol w:w="1077"/>
        <w:gridCol w:w="723"/>
        <w:gridCol w:w="989"/>
        <w:gridCol w:w="629"/>
        <w:gridCol w:w="1166"/>
      </w:tblGrid>
      <w:tr w:rsidR="00BF45E3" w:rsidRPr="005E1BE7" w14:paraId="3404DC9F" w14:textId="62CB8EBE" w:rsidTr="00426BEB">
        <w:tc>
          <w:tcPr>
            <w:tcW w:w="4550" w:type="pct"/>
            <w:gridSpan w:val="13"/>
            <w:vAlign w:val="center"/>
          </w:tcPr>
          <w:p w14:paraId="46D35230" w14:textId="465676D6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Total Population</w:t>
            </w:r>
          </w:p>
        </w:tc>
        <w:tc>
          <w:tcPr>
            <w:tcW w:w="450" w:type="pct"/>
            <w:vMerge w:val="restart"/>
          </w:tcPr>
          <w:p w14:paraId="362FF8F9" w14:textId="54612ED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p value</w:t>
            </w:r>
            <w:r w:rsidR="00646CB5" w:rsidRPr="00E7289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||</w:t>
            </w:r>
          </w:p>
        </w:tc>
      </w:tr>
      <w:tr w:rsidR="00426BEB" w:rsidRPr="005E1BE7" w14:paraId="080870FA" w14:textId="6247CB82" w:rsidTr="00426BEB">
        <w:tc>
          <w:tcPr>
            <w:tcW w:w="554" w:type="pct"/>
            <w:vMerge w:val="restart"/>
            <w:vAlign w:val="center"/>
          </w:tcPr>
          <w:p w14:paraId="399089CB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Nutrients</w:t>
            </w:r>
          </w:p>
        </w:tc>
        <w:tc>
          <w:tcPr>
            <w:tcW w:w="1981" w:type="pct"/>
            <w:gridSpan w:val="6"/>
            <w:vAlign w:val="center"/>
          </w:tcPr>
          <w:p w14:paraId="7902F5E7" w14:textId="5B15BAAB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Teens 13-18 years, n=992</w:t>
            </w:r>
          </w:p>
        </w:tc>
        <w:tc>
          <w:tcPr>
            <w:tcW w:w="2015" w:type="pct"/>
            <w:gridSpan w:val="6"/>
            <w:vAlign w:val="center"/>
          </w:tcPr>
          <w:p w14:paraId="01A091DD" w14:textId="058D033D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 xml:space="preserve">Adults </w:t>
            </w:r>
            <w:r w:rsidRPr="00E7289D">
              <w:rPr>
                <w:rFonts w:ascii="Times New Roman" w:hAnsi="Times New Roman" w:cs="Times New Roman"/>
                <w:sz w:val="24"/>
                <w:szCs w:val="24"/>
              </w:rPr>
              <w:sym w:font="Symbol" w:char="F0B3"/>
            </w: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19 years, n=5076</w:t>
            </w:r>
          </w:p>
        </w:tc>
        <w:tc>
          <w:tcPr>
            <w:tcW w:w="450" w:type="pct"/>
            <w:vMerge/>
          </w:tcPr>
          <w:p w14:paraId="77573688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26BEB" w:rsidRPr="005E1BE7" w14:paraId="200E0735" w14:textId="75B6C4F1" w:rsidTr="00426BEB">
        <w:tc>
          <w:tcPr>
            <w:tcW w:w="554" w:type="pct"/>
            <w:vMerge/>
            <w:vAlign w:val="center"/>
          </w:tcPr>
          <w:p w14:paraId="46E2E84F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60" w:type="pct"/>
            <w:gridSpan w:val="2"/>
            <w:vAlign w:val="center"/>
          </w:tcPr>
          <w:p w14:paraId="09F6FA9A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60" w:type="pct"/>
            <w:gridSpan w:val="2"/>
            <w:vAlign w:val="center"/>
          </w:tcPr>
          <w:p w14:paraId="62F8A449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61" w:type="pct"/>
            <w:gridSpan w:val="2"/>
            <w:vAlign w:val="center"/>
          </w:tcPr>
          <w:p w14:paraId="77C36327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695" w:type="pct"/>
            <w:gridSpan w:val="2"/>
            <w:vAlign w:val="center"/>
          </w:tcPr>
          <w:p w14:paraId="1DBFB8D2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95" w:type="pct"/>
            <w:gridSpan w:val="2"/>
            <w:vAlign w:val="center"/>
          </w:tcPr>
          <w:p w14:paraId="5F220842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25" w:type="pct"/>
            <w:gridSpan w:val="2"/>
            <w:vAlign w:val="center"/>
          </w:tcPr>
          <w:p w14:paraId="37A3C01E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450" w:type="pct"/>
            <w:vMerge/>
          </w:tcPr>
          <w:p w14:paraId="7FAE5918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7289D" w:rsidRPr="005E1BE7" w14:paraId="53FCB598" w14:textId="24069A01" w:rsidTr="00426BEB">
        <w:trPr>
          <w:cantSplit/>
          <w:trHeight w:val="350"/>
        </w:trPr>
        <w:tc>
          <w:tcPr>
            <w:tcW w:w="554" w:type="pct"/>
            <w:vMerge/>
            <w:vAlign w:val="center"/>
          </w:tcPr>
          <w:p w14:paraId="55373A98" w14:textId="77777777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82" w:type="pct"/>
            <w:vAlign w:val="center"/>
          </w:tcPr>
          <w:p w14:paraId="42CFB7DA" w14:textId="79E180CF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78" w:type="pct"/>
            <w:vAlign w:val="center"/>
          </w:tcPr>
          <w:p w14:paraId="35CD0FD8" w14:textId="2F15415F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2" w:type="pct"/>
            <w:vAlign w:val="center"/>
          </w:tcPr>
          <w:p w14:paraId="16E5AFA8" w14:textId="5F12B8C7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78" w:type="pct"/>
            <w:vAlign w:val="center"/>
          </w:tcPr>
          <w:p w14:paraId="04907FE0" w14:textId="0E34C312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3" w:type="pct"/>
            <w:vAlign w:val="center"/>
          </w:tcPr>
          <w:p w14:paraId="36865E8F" w14:textId="4E8083C3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78" w:type="pct"/>
            <w:vAlign w:val="center"/>
          </w:tcPr>
          <w:p w14:paraId="5BE677E7" w14:textId="7BEC8506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417" w:type="pct"/>
            <w:vAlign w:val="center"/>
          </w:tcPr>
          <w:p w14:paraId="3392BE99" w14:textId="1479B238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78" w:type="pct"/>
            <w:vAlign w:val="center"/>
          </w:tcPr>
          <w:p w14:paraId="1FA6B9B8" w14:textId="511BDA16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416" w:type="pct"/>
            <w:vAlign w:val="center"/>
          </w:tcPr>
          <w:p w14:paraId="5A2F7BEB" w14:textId="6013EF01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79" w:type="pct"/>
            <w:vAlign w:val="center"/>
          </w:tcPr>
          <w:p w14:paraId="6AB1C96D" w14:textId="555FFE21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82" w:type="pct"/>
            <w:vAlign w:val="center"/>
          </w:tcPr>
          <w:p w14:paraId="41893962" w14:textId="6519943A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43" w:type="pct"/>
            <w:vAlign w:val="center"/>
          </w:tcPr>
          <w:p w14:paraId="486B35D3" w14:textId="57C6250D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450" w:type="pct"/>
            <w:vMerge/>
          </w:tcPr>
          <w:p w14:paraId="2C4EE085" w14:textId="77777777" w:rsidR="00E7289D" w:rsidRPr="005E1BE7" w:rsidRDefault="00E7289D" w:rsidP="00E7289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</w:tr>
      <w:tr w:rsidR="00426BEB" w:rsidRPr="005E1BE7" w14:paraId="20DEA961" w14:textId="6772A6C3" w:rsidTr="00426BEB">
        <w:tc>
          <w:tcPr>
            <w:tcW w:w="554" w:type="pct"/>
            <w:vAlign w:val="center"/>
          </w:tcPr>
          <w:p w14:paraId="20CF6F2C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Retinol</w:t>
            </w:r>
          </w:p>
        </w:tc>
        <w:tc>
          <w:tcPr>
            <w:tcW w:w="382" w:type="pct"/>
            <w:vAlign w:val="center"/>
          </w:tcPr>
          <w:p w14:paraId="50E8B47D" w14:textId="33E1C881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0A610085" w14:textId="629A5D8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465DB161" w14:textId="3A95B73C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136A9F85" w14:textId="4038CDC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  <w:vAlign w:val="center"/>
          </w:tcPr>
          <w:p w14:paraId="7C767D84" w14:textId="620296B2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68BA26BD" w14:textId="228F1C3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  <w:vAlign w:val="center"/>
          </w:tcPr>
          <w:p w14:paraId="486D0F2E" w14:textId="7BE3EFEC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1AEC2E7B" w14:textId="04DB1CE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  <w:vAlign w:val="center"/>
          </w:tcPr>
          <w:p w14:paraId="71BFE532" w14:textId="7D5B7B8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69C89810" w14:textId="20E9407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4F7E830A" w14:textId="59A37640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4375FFAF" w14:textId="61D1A73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34746C12" w14:textId="50D0B093" w:rsidR="00BF45E3" w:rsidRPr="005E1BE7" w:rsidRDefault="00A95A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426BEB" w:rsidRPr="005E1BE7" w14:paraId="16B7D208" w14:textId="14B4ADE6" w:rsidTr="00426BEB">
        <w:tc>
          <w:tcPr>
            <w:tcW w:w="554" w:type="pct"/>
            <w:vAlign w:val="center"/>
          </w:tcPr>
          <w:p w14:paraId="1914A8AF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82" w:type="pct"/>
            <w:vAlign w:val="center"/>
          </w:tcPr>
          <w:p w14:paraId="48980F20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0C891864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02797F09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0A0B336C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  <w:vAlign w:val="center"/>
          </w:tcPr>
          <w:p w14:paraId="6AC05DB9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70D86879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  <w:vAlign w:val="center"/>
          </w:tcPr>
          <w:p w14:paraId="392CD88D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087C76F6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  <w:vAlign w:val="center"/>
          </w:tcPr>
          <w:p w14:paraId="29EC77C3" w14:textId="7B06773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6FBB36C0" w14:textId="32BC49B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7C304574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62E56DF2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727FFEC8" w14:textId="06BCCB7E" w:rsidR="00BF45E3" w:rsidRPr="005E1BE7" w:rsidRDefault="00F4380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A95A35"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</w:tr>
      <w:tr w:rsidR="00426BEB" w:rsidRPr="005E1BE7" w14:paraId="7C97DF22" w14:textId="618DA190" w:rsidTr="00426BEB">
        <w:tc>
          <w:tcPr>
            <w:tcW w:w="554" w:type="pct"/>
            <w:vAlign w:val="center"/>
          </w:tcPr>
          <w:p w14:paraId="25012CB6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382" w:type="pct"/>
          </w:tcPr>
          <w:p w14:paraId="391D179C" w14:textId="62657D5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2C1F9F2E" w14:textId="39724E2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542A6394" w14:textId="6637764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793B039F" w14:textId="564E4A92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</w:tcPr>
          <w:p w14:paraId="6806E950" w14:textId="6379C14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6C319A52" w14:textId="1991415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</w:tcPr>
          <w:p w14:paraId="45FA2A15" w14:textId="1AB361E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292D4FDB" w14:textId="5B0515A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4A5D516F" w14:textId="206F6AF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</w:tcPr>
          <w:p w14:paraId="7909F719" w14:textId="194FCFA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0E5969E1" w14:textId="435CEF2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</w:tcPr>
          <w:p w14:paraId="173F9084" w14:textId="1741878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117BED67" w14:textId="493A90BB" w:rsidR="00A84333" w:rsidRPr="005E1BE7" w:rsidRDefault="00F4380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A95A35"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</w:tr>
      <w:tr w:rsidR="00426BEB" w:rsidRPr="005E1BE7" w14:paraId="0BD3B2F1" w14:textId="0565B173" w:rsidTr="00426BEB">
        <w:tc>
          <w:tcPr>
            <w:tcW w:w="554" w:type="pct"/>
            <w:vAlign w:val="center"/>
          </w:tcPr>
          <w:p w14:paraId="69580A9E" w14:textId="3FA2BDB9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  <w:r w:rsidR="00646CB5" w:rsidRPr="00E7289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382" w:type="pct"/>
          </w:tcPr>
          <w:p w14:paraId="719C458F" w14:textId="7645A9D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</w:t>
            </w:r>
          </w:p>
        </w:tc>
        <w:tc>
          <w:tcPr>
            <w:tcW w:w="278" w:type="pct"/>
          </w:tcPr>
          <w:p w14:paraId="132569F3" w14:textId="103EA90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382" w:type="pct"/>
          </w:tcPr>
          <w:p w14:paraId="1D5E5171" w14:textId="297AB10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  <w:tc>
          <w:tcPr>
            <w:tcW w:w="278" w:type="pct"/>
          </w:tcPr>
          <w:p w14:paraId="46671E70" w14:textId="4248C74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383" w:type="pct"/>
          </w:tcPr>
          <w:p w14:paraId="7D0785FA" w14:textId="18B8D8F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  <w:tc>
          <w:tcPr>
            <w:tcW w:w="278" w:type="pct"/>
          </w:tcPr>
          <w:p w14:paraId="24ABB91D" w14:textId="6227C11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  <w:tc>
          <w:tcPr>
            <w:tcW w:w="417" w:type="pct"/>
          </w:tcPr>
          <w:p w14:paraId="6AE95996" w14:textId="7235EBE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  <w:tc>
          <w:tcPr>
            <w:tcW w:w="278" w:type="pct"/>
          </w:tcPr>
          <w:p w14:paraId="151EB759" w14:textId="64154A6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416" w:type="pct"/>
          </w:tcPr>
          <w:p w14:paraId="566C7B84" w14:textId="1E60355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279" w:type="pct"/>
          </w:tcPr>
          <w:p w14:paraId="1ACB5AE9" w14:textId="24E7EA2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2" w:type="pct"/>
          </w:tcPr>
          <w:p w14:paraId="066B5BF6" w14:textId="67F54D11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243" w:type="pct"/>
          </w:tcPr>
          <w:p w14:paraId="5FB3B280" w14:textId="68104D8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450" w:type="pct"/>
          </w:tcPr>
          <w:p w14:paraId="2955379C" w14:textId="00CD5553" w:rsidR="00BF45E3" w:rsidRPr="005E1BE7" w:rsidRDefault="008E71A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426BEB" w:rsidRPr="005E1BE7" w14:paraId="32A27AD0" w14:textId="2501C44D" w:rsidTr="00426BEB">
        <w:tc>
          <w:tcPr>
            <w:tcW w:w="554" w:type="pct"/>
            <w:vAlign w:val="center"/>
          </w:tcPr>
          <w:p w14:paraId="5384843E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E7289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82" w:type="pct"/>
          </w:tcPr>
          <w:p w14:paraId="1DD21D4F" w14:textId="2817F47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20BB30EC" w14:textId="3F6E42A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4850A3AD" w14:textId="1358ACB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58A40ACC" w14:textId="5E40B32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</w:tcPr>
          <w:p w14:paraId="283F23FB" w14:textId="34C57DB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19540EEE" w14:textId="1C6F8B0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</w:tcPr>
          <w:p w14:paraId="48CD8386" w14:textId="754DCE2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0F3B74F6" w14:textId="66112C02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7702CD91" w14:textId="0B5ED9F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</w:tcPr>
          <w:p w14:paraId="41952977" w14:textId="610BA5F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12648264" w14:textId="60DA162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</w:tcPr>
          <w:p w14:paraId="34EAE6BC" w14:textId="2E5872E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4FD47DE3" w14:textId="32F02D0E" w:rsidR="00BF45E3" w:rsidRPr="005E1BE7" w:rsidRDefault="00A8057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A95A35"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</w:tr>
      <w:tr w:rsidR="00426BEB" w:rsidRPr="005E1BE7" w14:paraId="101DD4B4" w14:textId="673A4C81" w:rsidTr="00426BEB">
        <w:tc>
          <w:tcPr>
            <w:tcW w:w="554" w:type="pct"/>
            <w:vAlign w:val="center"/>
          </w:tcPr>
          <w:p w14:paraId="1E4E401A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Folic Acid</w:t>
            </w:r>
          </w:p>
        </w:tc>
        <w:tc>
          <w:tcPr>
            <w:tcW w:w="382" w:type="pct"/>
          </w:tcPr>
          <w:p w14:paraId="3AFDE450" w14:textId="0504B75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78" w:type="pct"/>
          </w:tcPr>
          <w:p w14:paraId="392C93C0" w14:textId="2244A3C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2" w:type="pct"/>
          </w:tcPr>
          <w:p w14:paraId="7E2CF98C" w14:textId="20D9EA7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1E6E7708" w14:textId="736C867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</w:tcPr>
          <w:p w14:paraId="0ED93B76" w14:textId="4C5B149C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3ECAD145" w14:textId="73DBE86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</w:tcPr>
          <w:p w14:paraId="05CB0EC6" w14:textId="03186470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5A027913" w14:textId="6350B43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2BEBC21E" w14:textId="05E76B7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</w:tcPr>
          <w:p w14:paraId="0E82C82D" w14:textId="38D49D4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4A462091" w14:textId="19B77772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</w:tcPr>
          <w:p w14:paraId="7F5C39AE" w14:textId="4D41D761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4295D9D7" w14:textId="0828EDDD" w:rsidR="00BF45E3" w:rsidRPr="005E1BE7" w:rsidRDefault="00A95A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426BEB" w:rsidRPr="005E1BE7" w14:paraId="1F81ADEF" w14:textId="460A1A13" w:rsidTr="00426BEB">
        <w:tc>
          <w:tcPr>
            <w:tcW w:w="554" w:type="pct"/>
            <w:vAlign w:val="center"/>
          </w:tcPr>
          <w:p w14:paraId="6375C70B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82" w:type="pct"/>
          </w:tcPr>
          <w:p w14:paraId="3861E00A" w14:textId="183F708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78" w:type="pct"/>
          </w:tcPr>
          <w:p w14:paraId="1DDCC0D1" w14:textId="35DC217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2" w:type="pct"/>
          </w:tcPr>
          <w:p w14:paraId="38DDDBF5" w14:textId="60C3941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324C0B2A" w14:textId="38B8DDE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3" w:type="pct"/>
          </w:tcPr>
          <w:p w14:paraId="2A5516D6" w14:textId="703AEEC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78" w:type="pct"/>
          </w:tcPr>
          <w:p w14:paraId="1D59DBA6" w14:textId="309740F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417" w:type="pct"/>
          </w:tcPr>
          <w:p w14:paraId="1B4C22DC" w14:textId="212FD3F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278" w:type="pct"/>
          </w:tcPr>
          <w:p w14:paraId="52E20433" w14:textId="17E0FE5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43C7EDCC" w14:textId="54AAEE2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279" w:type="pct"/>
          </w:tcPr>
          <w:p w14:paraId="67FA79B5" w14:textId="779E6A55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0F1C035A" w14:textId="39408FC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243" w:type="pct"/>
          </w:tcPr>
          <w:p w14:paraId="40B94B11" w14:textId="2F0D015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0C972857" w14:textId="38F317E5" w:rsidR="00BF45E3" w:rsidRPr="005E1BE7" w:rsidRDefault="00A95A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426BEB" w:rsidRPr="005E1BE7" w14:paraId="610BF82D" w14:textId="78BE6D0A" w:rsidTr="00426BEB">
        <w:tc>
          <w:tcPr>
            <w:tcW w:w="554" w:type="pct"/>
            <w:vAlign w:val="center"/>
          </w:tcPr>
          <w:p w14:paraId="4CFA6CBC" w14:textId="77777777" w:rsidR="00BF45E3" w:rsidRPr="00E7289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82" w:type="pct"/>
          </w:tcPr>
          <w:p w14:paraId="3E2A4A01" w14:textId="352C2A1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78" w:type="pct"/>
          </w:tcPr>
          <w:p w14:paraId="7765DCCE" w14:textId="0BAC293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2" w:type="pct"/>
          </w:tcPr>
          <w:p w14:paraId="19D4BFE0" w14:textId="566FED4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11D1C3BA" w14:textId="6A7085B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</w:tcPr>
          <w:p w14:paraId="374E77C2" w14:textId="6368B581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5855285D" w14:textId="26A56E7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</w:tcPr>
          <w:p w14:paraId="55FA5E49" w14:textId="17A8D4B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010002F2" w14:textId="73153C3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787DAB05" w14:textId="6117F6F2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</w:tcPr>
          <w:p w14:paraId="0816C5FF" w14:textId="4149986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6CB68B4B" w14:textId="2FBC305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</w:tcPr>
          <w:p w14:paraId="320ABD46" w14:textId="24276BF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3C6A2187" w14:textId="50349791" w:rsidR="00BF45E3" w:rsidRPr="005E1BE7" w:rsidRDefault="00A95A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426BEB" w:rsidRPr="005E1BE7" w14:paraId="1C86DFAA" w14:textId="54E3A931" w:rsidTr="00426BEB">
        <w:tc>
          <w:tcPr>
            <w:tcW w:w="554" w:type="pct"/>
            <w:vAlign w:val="center"/>
          </w:tcPr>
          <w:p w14:paraId="233CB6B5" w14:textId="77777777" w:rsidR="00BF45E3" w:rsidRPr="00E7289D" w:rsidRDefault="00BF45E3" w:rsidP="005E1BE7">
            <w:pPr>
              <w:tabs>
                <w:tab w:val="right" w:pos="2121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289D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82" w:type="pct"/>
          </w:tcPr>
          <w:p w14:paraId="6B3A07DB" w14:textId="60DF76E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278" w:type="pct"/>
          </w:tcPr>
          <w:p w14:paraId="2C4C4F0D" w14:textId="169333F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382" w:type="pct"/>
          </w:tcPr>
          <w:p w14:paraId="06816E2F" w14:textId="55900EF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2E6CA6FD" w14:textId="7F34357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</w:tcPr>
          <w:p w14:paraId="194F0E4E" w14:textId="07B88E3C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08E48A60" w14:textId="6E5DAA31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</w:tcPr>
          <w:p w14:paraId="429D35A7" w14:textId="1942D8E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24202B06" w14:textId="65BC7E4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011F597A" w14:textId="1ED5B5B1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</w:tcPr>
          <w:p w14:paraId="2AB85E0F" w14:textId="5590F05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7DFD3CE3" w14:textId="7E24C47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</w:tcPr>
          <w:p w14:paraId="7715DB31" w14:textId="1689512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3CDE966A" w14:textId="0CC47FC5" w:rsidR="00BF45E3" w:rsidRPr="005E1BE7" w:rsidRDefault="00A95A3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7D327B" w:rsidRPr="005E1BE7" w14:paraId="7C19003E" w14:textId="3B7D5C32" w:rsidTr="00426BEB">
        <w:tc>
          <w:tcPr>
            <w:tcW w:w="4550" w:type="pct"/>
            <w:gridSpan w:val="13"/>
            <w:vAlign w:val="center"/>
          </w:tcPr>
          <w:p w14:paraId="7D3F2FC8" w14:textId="08B209EA" w:rsidR="007D327B" w:rsidRPr="0040277D" w:rsidRDefault="007D32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TE Cereal Eaters</w:t>
            </w:r>
            <w:r w:rsidR="0074710D" w:rsidRPr="0074710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450" w:type="pct"/>
            <w:vMerge w:val="restart"/>
          </w:tcPr>
          <w:p w14:paraId="5346C07B" w14:textId="77777777" w:rsidR="007D327B" w:rsidRPr="005E1BE7" w:rsidRDefault="007D32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</w:tr>
      <w:tr w:rsidR="00426BEB" w:rsidRPr="005E1BE7" w14:paraId="78F08500" w14:textId="3D801E17" w:rsidTr="00426BEB">
        <w:tc>
          <w:tcPr>
            <w:tcW w:w="554" w:type="pct"/>
            <w:vAlign w:val="center"/>
          </w:tcPr>
          <w:p w14:paraId="662B3CA3" w14:textId="77777777" w:rsidR="007D327B" w:rsidRPr="005E1BE7" w:rsidRDefault="007D32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981" w:type="pct"/>
            <w:gridSpan w:val="6"/>
            <w:vAlign w:val="center"/>
          </w:tcPr>
          <w:p w14:paraId="23C22BA2" w14:textId="599791BC" w:rsidR="007D327B" w:rsidRPr="0040277D" w:rsidRDefault="007D32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ems 13</w:t>
            </w:r>
            <w:r w:rsid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o </w:t>
            </w: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  <w:r w:rsid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</w:t>
            </w: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n=247</w:t>
            </w:r>
          </w:p>
        </w:tc>
        <w:tc>
          <w:tcPr>
            <w:tcW w:w="2015" w:type="pct"/>
            <w:gridSpan w:val="6"/>
            <w:vAlign w:val="center"/>
          </w:tcPr>
          <w:p w14:paraId="6B10A756" w14:textId="04D23A2B" w:rsidR="007D327B" w:rsidRPr="0040277D" w:rsidRDefault="007D32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ults ≥19</w:t>
            </w:r>
            <w:r w:rsid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</w:t>
            </w: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n=921</w:t>
            </w:r>
          </w:p>
        </w:tc>
        <w:tc>
          <w:tcPr>
            <w:tcW w:w="450" w:type="pct"/>
            <w:vMerge/>
          </w:tcPr>
          <w:p w14:paraId="770F303E" w14:textId="77777777" w:rsidR="007D327B" w:rsidRPr="005E1BE7" w:rsidRDefault="007D327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</w:p>
        </w:tc>
      </w:tr>
      <w:tr w:rsidR="00426BEB" w:rsidRPr="005E1BE7" w14:paraId="1E611D11" w14:textId="6A26214D" w:rsidTr="00426BEB">
        <w:tc>
          <w:tcPr>
            <w:tcW w:w="554" w:type="pct"/>
            <w:vAlign w:val="center"/>
          </w:tcPr>
          <w:p w14:paraId="3E2B4D75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Retinol</w:t>
            </w:r>
          </w:p>
        </w:tc>
        <w:tc>
          <w:tcPr>
            <w:tcW w:w="382" w:type="pct"/>
          </w:tcPr>
          <w:p w14:paraId="1E47501B" w14:textId="71E42AE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30D8E40A" w14:textId="67DB62A9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0BB1315F" w14:textId="476C4A3B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27BFC5E8" w14:textId="6670DB6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</w:tcPr>
          <w:p w14:paraId="03181832" w14:textId="4EBFF3A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4E64F182" w14:textId="7186FDA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</w:tcPr>
          <w:p w14:paraId="1191DCAD" w14:textId="1B742A4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23CB982A" w14:textId="38EE0E5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54994964" w14:textId="61D24AF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</w:tcPr>
          <w:p w14:paraId="17A15BC5" w14:textId="3D4F9DEC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244A5143" w14:textId="682C4A8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</w:tcPr>
          <w:p w14:paraId="521C2FC3" w14:textId="2CE1FEC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53D887EC" w14:textId="163F2B2C" w:rsidR="00BF45E3" w:rsidRPr="005E1BE7" w:rsidRDefault="0055016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426BEB" w:rsidRPr="005E1BE7" w14:paraId="76E1320A" w14:textId="4A152982" w:rsidTr="00426BEB">
        <w:tc>
          <w:tcPr>
            <w:tcW w:w="554" w:type="pct"/>
            <w:vAlign w:val="center"/>
          </w:tcPr>
          <w:p w14:paraId="0EA4C4C2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82" w:type="pct"/>
          </w:tcPr>
          <w:p w14:paraId="621D0710" w14:textId="07CC2D5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0EA4E0AF" w14:textId="3BA8889C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664C5451" w14:textId="1546DA41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194B90DA" w14:textId="71B2CDF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</w:tcPr>
          <w:p w14:paraId="0300C47B" w14:textId="1D9607A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4F7E4886" w14:textId="74C4EE7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</w:tcPr>
          <w:p w14:paraId="3AB10C1B" w14:textId="5B69DF8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</w:tcPr>
          <w:p w14:paraId="352A46F8" w14:textId="4501780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</w:tcPr>
          <w:p w14:paraId="31F165CC" w14:textId="32334DF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</w:tcPr>
          <w:p w14:paraId="14DB0473" w14:textId="0D7F47E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</w:tcPr>
          <w:p w14:paraId="3146723D" w14:textId="1EC4C1C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</w:tcPr>
          <w:p w14:paraId="76996C6B" w14:textId="1F1A3A2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28E62F21" w14:textId="37190123" w:rsidR="00BF45E3" w:rsidRPr="005E1BE7" w:rsidRDefault="004F172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550161"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</w:tr>
      <w:tr w:rsidR="00426BEB" w:rsidRPr="005E1BE7" w14:paraId="076D639B" w14:textId="4686E854" w:rsidTr="00426BEB">
        <w:tc>
          <w:tcPr>
            <w:tcW w:w="554" w:type="pct"/>
            <w:vAlign w:val="center"/>
          </w:tcPr>
          <w:p w14:paraId="38499C80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Vitamin D</w:t>
            </w:r>
          </w:p>
        </w:tc>
        <w:tc>
          <w:tcPr>
            <w:tcW w:w="382" w:type="pct"/>
            <w:vAlign w:val="center"/>
          </w:tcPr>
          <w:p w14:paraId="7B059F81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21C5233B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22E56295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5503A0EE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  <w:vAlign w:val="center"/>
          </w:tcPr>
          <w:p w14:paraId="0741AA26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7D29258E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  <w:vAlign w:val="center"/>
          </w:tcPr>
          <w:p w14:paraId="2E92A9CE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4B8908FF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  <w:vAlign w:val="center"/>
          </w:tcPr>
          <w:p w14:paraId="632AEB36" w14:textId="1A6FEAC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008E68E3" w14:textId="58F18E41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725A8003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14EDF219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408BB9B4" w14:textId="17479E66" w:rsidR="00BF45E3" w:rsidRPr="005E1BE7" w:rsidRDefault="00E062CE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550161"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</w:tr>
      <w:tr w:rsidR="00426BEB" w:rsidRPr="005E1BE7" w14:paraId="34684404" w14:textId="334D9107" w:rsidTr="00426BEB">
        <w:tc>
          <w:tcPr>
            <w:tcW w:w="554" w:type="pct"/>
            <w:vAlign w:val="center"/>
          </w:tcPr>
          <w:p w14:paraId="0A92DF78" w14:textId="1B7DA619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  <w:r w:rsidR="00646CB5" w:rsidRPr="004027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382" w:type="pct"/>
            <w:vAlign w:val="center"/>
          </w:tcPr>
          <w:p w14:paraId="3F93ADE0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8</w:t>
            </w:r>
          </w:p>
        </w:tc>
        <w:tc>
          <w:tcPr>
            <w:tcW w:w="278" w:type="pct"/>
            <w:vAlign w:val="center"/>
          </w:tcPr>
          <w:p w14:paraId="1F823575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9</w:t>
            </w:r>
          </w:p>
        </w:tc>
        <w:tc>
          <w:tcPr>
            <w:tcW w:w="382" w:type="pct"/>
            <w:vAlign w:val="center"/>
          </w:tcPr>
          <w:p w14:paraId="61497D21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</w:t>
            </w:r>
          </w:p>
        </w:tc>
        <w:tc>
          <w:tcPr>
            <w:tcW w:w="278" w:type="pct"/>
            <w:vAlign w:val="center"/>
          </w:tcPr>
          <w:p w14:paraId="5B523A98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383" w:type="pct"/>
            <w:vAlign w:val="center"/>
          </w:tcPr>
          <w:p w14:paraId="7C9ED0BA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1</w:t>
            </w:r>
          </w:p>
        </w:tc>
        <w:tc>
          <w:tcPr>
            <w:tcW w:w="278" w:type="pct"/>
            <w:vAlign w:val="center"/>
          </w:tcPr>
          <w:p w14:paraId="73BA64E8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</w:t>
            </w:r>
          </w:p>
        </w:tc>
        <w:tc>
          <w:tcPr>
            <w:tcW w:w="417" w:type="pct"/>
            <w:vAlign w:val="center"/>
          </w:tcPr>
          <w:p w14:paraId="50BE0381" w14:textId="7D2FE08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</w:t>
            </w:r>
          </w:p>
        </w:tc>
        <w:tc>
          <w:tcPr>
            <w:tcW w:w="278" w:type="pct"/>
            <w:vAlign w:val="center"/>
          </w:tcPr>
          <w:p w14:paraId="24994302" w14:textId="4D3C30E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416" w:type="pct"/>
            <w:vAlign w:val="center"/>
          </w:tcPr>
          <w:p w14:paraId="26AC60B8" w14:textId="6E8B5B2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3E074723" w14:textId="485C0CC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3840F0D1" w14:textId="763019D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2E63595E" w14:textId="6A55218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450" w:type="pct"/>
          </w:tcPr>
          <w:p w14:paraId="41C192A2" w14:textId="5A84D45E" w:rsidR="00BF45E3" w:rsidRPr="005E1BE7" w:rsidRDefault="00E54F5F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426BEB" w:rsidRPr="005E1BE7" w14:paraId="43808E01" w14:textId="4AE48A7C" w:rsidTr="00426BEB">
        <w:tc>
          <w:tcPr>
            <w:tcW w:w="554" w:type="pct"/>
            <w:vAlign w:val="center"/>
          </w:tcPr>
          <w:p w14:paraId="1F061144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82" w:type="pct"/>
            <w:vAlign w:val="center"/>
          </w:tcPr>
          <w:p w14:paraId="46D11FF1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5FC329E7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5D2B7C73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68523971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  <w:vAlign w:val="center"/>
          </w:tcPr>
          <w:p w14:paraId="357292F2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077C212A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  <w:vAlign w:val="center"/>
          </w:tcPr>
          <w:p w14:paraId="4010F42B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6573DA07" w14:textId="5846112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  <w:vAlign w:val="center"/>
          </w:tcPr>
          <w:p w14:paraId="28803887" w14:textId="2DFBDF3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5A0561CB" w14:textId="18B23DF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1B857EEB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6B62AC80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3CA1A62B" w14:textId="270770E3" w:rsidR="00BF45E3" w:rsidRPr="005E1BE7" w:rsidRDefault="00110578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  <w:r w:rsidR="00550161"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</w:t>
            </w:r>
          </w:p>
        </w:tc>
      </w:tr>
      <w:tr w:rsidR="00426BEB" w:rsidRPr="005E1BE7" w14:paraId="53AE5446" w14:textId="7648619E" w:rsidTr="00426BEB">
        <w:tc>
          <w:tcPr>
            <w:tcW w:w="554" w:type="pct"/>
            <w:vAlign w:val="center"/>
          </w:tcPr>
          <w:p w14:paraId="35D49E98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Folic Acid</w:t>
            </w:r>
          </w:p>
        </w:tc>
        <w:tc>
          <w:tcPr>
            <w:tcW w:w="382" w:type="pct"/>
            <w:vAlign w:val="center"/>
          </w:tcPr>
          <w:p w14:paraId="38D50C14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.9</w:t>
            </w:r>
          </w:p>
        </w:tc>
        <w:tc>
          <w:tcPr>
            <w:tcW w:w="278" w:type="pct"/>
            <w:vAlign w:val="center"/>
          </w:tcPr>
          <w:p w14:paraId="603D3374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82" w:type="pct"/>
            <w:vAlign w:val="center"/>
          </w:tcPr>
          <w:p w14:paraId="26EBE154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4230147B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  <w:vAlign w:val="center"/>
          </w:tcPr>
          <w:p w14:paraId="498E78AB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278" w:type="pct"/>
            <w:vAlign w:val="center"/>
          </w:tcPr>
          <w:p w14:paraId="79B8049F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417" w:type="pct"/>
            <w:vAlign w:val="center"/>
          </w:tcPr>
          <w:p w14:paraId="23963310" w14:textId="5A64801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278" w:type="pct"/>
            <w:vAlign w:val="center"/>
          </w:tcPr>
          <w:p w14:paraId="5431A47C" w14:textId="1FDC4578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416" w:type="pct"/>
            <w:vAlign w:val="center"/>
          </w:tcPr>
          <w:p w14:paraId="0F800151" w14:textId="611A1FE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3CBF32DA" w14:textId="5E6F4DA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0E0EB867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65C50DC6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51D5D9D1" w14:textId="43AA8619" w:rsidR="00BF45E3" w:rsidRPr="005E1BE7" w:rsidRDefault="007D39C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0.0001</w:t>
            </w:r>
          </w:p>
        </w:tc>
      </w:tr>
      <w:tr w:rsidR="00426BEB" w:rsidRPr="005E1BE7" w14:paraId="0C0774A3" w14:textId="2F115D15" w:rsidTr="00426BEB">
        <w:tc>
          <w:tcPr>
            <w:tcW w:w="554" w:type="pct"/>
            <w:vAlign w:val="center"/>
          </w:tcPr>
          <w:p w14:paraId="61E3D81F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82" w:type="pct"/>
            <w:vAlign w:val="center"/>
          </w:tcPr>
          <w:p w14:paraId="7CE6FD2B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448B47A4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2" w:type="pct"/>
            <w:vAlign w:val="center"/>
          </w:tcPr>
          <w:p w14:paraId="2E484382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25529F68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383" w:type="pct"/>
            <w:vAlign w:val="center"/>
          </w:tcPr>
          <w:p w14:paraId="6DBA0FB4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15F94BB4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  <w:tc>
          <w:tcPr>
            <w:tcW w:w="417" w:type="pct"/>
            <w:vAlign w:val="center"/>
          </w:tcPr>
          <w:p w14:paraId="17D9EDAB" w14:textId="52795C3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278" w:type="pct"/>
            <w:vAlign w:val="center"/>
          </w:tcPr>
          <w:p w14:paraId="1E7F7238" w14:textId="49A39D82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416" w:type="pct"/>
            <w:vAlign w:val="center"/>
          </w:tcPr>
          <w:p w14:paraId="1A4D918F" w14:textId="72D6D39B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279" w:type="pct"/>
            <w:vAlign w:val="center"/>
          </w:tcPr>
          <w:p w14:paraId="2CD5CBCE" w14:textId="0655D300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  <w:tc>
          <w:tcPr>
            <w:tcW w:w="382" w:type="pct"/>
            <w:vAlign w:val="center"/>
          </w:tcPr>
          <w:p w14:paraId="20F861CC" w14:textId="180267C0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243" w:type="pct"/>
            <w:vAlign w:val="center"/>
          </w:tcPr>
          <w:p w14:paraId="73CC9F48" w14:textId="5B42FD13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  <w:tc>
          <w:tcPr>
            <w:tcW w:w="450" w:type="pct"/>
          </w:tcPr>
          <w:p w14:paraId="482CA9F9" w14:textId="0E3916AD" w:rsidR="00BF45E3" w:rsidRPr="005E1BE7" w:rsidRDefault="0055016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426BEB" w:rsidRPr="005E1BE7" w14:paraId="404BC039" w14:textId="583F6391" w:rsidTr="00426BEB">
        <w:tc>
          <w:tcPr>
            <w:tcW w:w="554" w:type="pct"/>
            <w:vAlign w:val="center"/>
          </w:tcPr>
          <w:p w14:paraId="15123ED9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82" w:type="pct"/>
            <w:vAlign w:val="center"/>
          </w:tcPr>
          <w:p w14:paraId="7801D60F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797DE55F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6DD56B50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2F82DB5E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3" w:type="pct"/>
            <w:vAlign w:val="center"/>
          </w:tcPr>
          <w:p w14:paraId="4A267000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3FA39B73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7" w:type="pct"/>
            <w:vAlign w:val="center"/>
          </w:tcPr>
          <w:p w14:paraId="028F5064" w14:textId="49BCBDAD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278" w:type="pct"/>
            <w:vAlign w:val="center"/>
          </w:tcPr>
          <w:p w14:paraId="4F0BB5FD" w14:textId="178DE462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  <w:tc>
          <w:tcPr>
            <w:tcW w:w="416" w:type="pct"/>
            <w:vAlign w:val="center"/>
          </w:tcPr>
          <w:p w14:paraId="0F518475" w14:textId="143B6EB6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455322F1" w14:textId="3DE5BBB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2170585C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6DFA8EF8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12DB993B" w14:textId="70B1E823" w:rsidR="00BF45E3" w:rsidRPr="005E1BE7" w:rsidRDefault="0055016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  <w:tr w:rsidR="00426BEB" w:rsidRPr="005E1BE7" w14:paraId="473BA038" w14:textId="42CF6A49" w:rsidTr="00426BEB">
        <w:tc>
          <w:tcPr>
            <w:tcW w:w="554" w:type="pct"/>
            <w:vAlign w:val="center"/>
          </w:tcPr>
          <w:p w14:paraId="351A1590" w14:textId="77777777" w:rsidR="00BF45E3" w:rsidRPr="0040277D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82" w:type="pct"/>
            <w:vAlign w:val="center"/>
          </w:tcPr>
          <w:p w14:paraId="44B9FA65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.4</w:t>
            </w:r>
          </w:p>
        </w:tc>
        <w:tc>
          <w:tcPr>
            <w:tcW w:w="278" w:type="pct"/>
            <w:vAlign w:val="center"/>
          </w:tcPr>
          <w:p w14:paraId="2DC7E0AA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5</w:t>
            </w:r>
          </w:p>
        </w:tc>
        <w:tc>
          <w:tcPr>
            <w:tcW w:w="382" w:type="pct"/>
            <w:vAlign w:val="center"/>
          </w:tcPr>
          <w:p w14:paraId="6802A9C7" w14:textId="77777777" w:rsidR="00BF45E3" w:rsidRPr="005E1BE7" w:rsidRDefault="00BF45E3" w:rsidP="005E1BE7">
            <w:pPr>
              <w:tabs>
                <w:tab w:val="left" w:pos="991"/>
              </w:tabs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.1</w:t>
            </w:r>
          </w:p>
        </w:tc>
        <w:tc>
          <w:tcPr>
            <w:tcW w:w="278" w:type="pct"/>
            <w:vAlign w:val="center"/>
          </w:tcPr>
          <w:p w14:paraId="49383732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</w:t>
            </w:r>
          </w:p>
        </w:tc>
        <w:tc>
          <w:tcPr>
            <w:tcW w:w="383" w:type="pct"/>
            <w:vAlign w:val="center"/>
          </w:tcPr>
          <w:p w14:paraId="0CAA5554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6</w:t>
            </w:r>
          </w:p>
        </w:tc>
        <w:tc>
          <w:tcPr>
            <w:tcW w:w="278" w:type="pct"/>
            <w:vAlign w:val="center"/>
          </w:tcPr>
          <w:p w14:paraId="7D983B06" w14:textId="7777777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</w:t>
            </w:r>
          </w:p>
        </w:tc>
        <w:tc>
          <w:tcPr>
            <w:tcW w:w="417" w:type="pct"/>
            <w:vAlign w:val="center"/>
          </w:tcPr>
          <w:p w14:paraId="541D4845" w14:textId="6D2A8D1E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8" w:type="pct"/>
            <w:vAlign w:val="center"/>
          </w:tcPr>
          <w:p w14:paraId="026A58E9" w14:textId="5D918889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16" w:type="pct"/>
            <w:vAlign w:val="center"/>
          </w:tcPr>
          <w:p w14:paraId="44E18DF4" w14:textId="3B45D2EA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79" w:type="pct"/>
            <w:vAlign w:val="center"/>
          </w:tcPr>
          <w:p w14:paraId="1C0FA309" w14:textId="5D161007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382" w:type="pct"/>
            <w:vAlign w:val="center"/>
          </w:tcPr>
          <w:p w14:paraId="1EEE4F23" w14:textId="23293F84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243" w:type="pct"/>
            <w:vAlign w:val="center"/>
          </w:tcPr>
          <w:p w14:paraId="375EB467" w14:textId="5CCB9D2F" w:rsidR="00BF45E3" w:rsidRPr="005E1BE7" w:rsidRDefault="00BF45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450" w:type="pct"/>
          </w:tcPr>
          <w:p w14:paraId="2A2D45FE" w14:textId="1015ED0D" w:rsidR="00BF45E3" w:rsidRPr="005E1BE7" w:rsidRDefault="00550161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C</w:t>
            </w:r>
          </w:p>
        </w:tc>
      </w:tr>
    </w:tbl>
    <w:p w14:paraId="5FEFF498" w14:textId="58B7E8BE" w:rsidR="00770D7F" w:rsidRDefault="00770D7F" w:rsidP="00770D7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t>RTE, ready-to-eat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0A561B">
        <w:rPr>
          <w:rFonts w:ascii="Times New Roman" w:hAnsi="Times New Roman" w:cs="Times New Roman"/>
          <w:sz w:val="24"/>
          <w:szCs w:val="24"/>
        </w:rPr>
        <w:t xml:space="preserve">NC, not calculable; </w:t>
      </w:r>
      <w:r w:rsidRPr="005E1BE7">
        <w:rPr>
          <w:rFonts w:ascii="Times New Roman" w:hAnsi="Times New Roman" w:cs="Times New Roman"/>
          <w:sz w:val="24"/>
          <w:szCs w:val="24"/>
        </w:rPr>
        <w:t>SE, standard error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E1BE7">
        <w:rPr>
          <w:rFonts w:ascii="Times New Roman" w:hAnsi="Times New Roman" w:cs="Times New Roman"/>
          <w:sz w:val="24"/>
          <w:szCs w:val="24"/>
        </w:rPr>
        <w:t xml:space="preserve"> UL, upper tolerable level.</w:t>
      </w:r>
    </w:p>
    <w:p w14:paraId="13875EFC" w14:textId="77777777" w:rsidR="00770D7F" w:rsidRDefault="00770D7F" w:rsidP="00770D7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7289D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Pr="00E12F25">
        <w:rPr>
          <w:rFonts w:ascii="Times New Roman" w:hAnsi="Times New Roman" w:cs="Times New Roman"/>
          <w:sz w:val="24"/>
          <w:szCs w:val="24"/>
        </w:rPr>
        <w:t xml:space="preserve">Data are from the National Health and Nutrition Examination Survey </w:t>
      </w:r>
      <w:r>
        <w:rPr>
          <w:rFonts w:ascii="Times New Roman" w:hAnsi="Times New Roman" w:cs="Times New Roman"/>
          <w:sz w:val="24"/>
          <w:szCs w:val="24"/>
        </w:rPr>
        <w:t xml:space="preserve">(NHANES) </w:t>
      </w:r>
      <w:r w:rsidRPr="00E12F25">
        <w:rPr>
          <w:rFonts w:ascii="Times New Roman" w:hAnsi="Times New Roman" w:cs="Times New Roman"/>
          <w:sz w:val="24"/>
          <w:szCs w:val="24"/>
        </w:rPr>
        <w:t>2013-2014 excluding pregnant and lactating women</w:t>
      </w:r>
      <w:r>
        <w:rPr>
          <w:rFonts w:ascii="Times New Roman" w:hAnsi="Times New Roman" w:cs="Times New Roman"/>
          <w:sz w:val="24"/>
          <w:szCs w:val="24"/>
        </w:rPr>
        <w:t xml:space="preserve"> using</w:t>
      </w:r>
      <w:r w:rsidRPr="00E12F25">
        <w:rPr>
          <w:rFonts w:ascii="Times New Roman" w:hAnsi="Times New Roman" w:cs="Times New Roman"/>
          <w:sz w:val="24"/>
          <w:szCs w:val="24"/>
        </w:rPr>
        <w:t xml:space="preserve"> self-reported food intake from day one 24-hour food rec</w:t>
      </w:r>
      <w:r>
        <w:rPr>
          <w:rFonts w:ascii="Times New Roman" w:hAnsi="Times New Roman" w:cs="Times New Roman"/>
          <w:sz w:val="24"/>
          <w:szCs w:val="24"/>
        </w:rPr>
        <w:t>all</w:t>
      </w:r>
      <w:r w:rsidRPr="00E12F2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53B560" w14:textId="77777777" w:rsidR="00770D7F" w:rsidRDefault="00770D7F" w:rsidP="00770D7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Baseline values represent </w:t>
      </w:r>
      <w:r>
        <w:rPr>
          <w:rFonts w:ascii="Times New Roman" w:hAnsi="Times New Roman" w:cs="Times New Roman"/>
          <w:sz w:val="24"/>
          <w:szCs w:val="24"/>
        </w:rPr>
        <w:t>NHANES 2013-2014</w:t>
      </w:r>
      <w:r w:rsidRPr="005E1BE7">
        <w:rPr>
          <w:rFonts w:ascii="Times New Roman" w:hAnsi="Times New Roman" w:cs="Times New Roman"/>
          <w:sz w:val="24"/>
          <w:szCs w:val="24"/>
        </w:rPr>
        <w:t xml:space="preserve"> nutrient intak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561F6D2" w14:textId="77777777" w:rsidR="00770D7F" w:rsidRDefault="00770D7F" w:rsidP="00770D7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 For the zero fortification, we modeled removing all fortification of the nutrients listed in this table.</w:t>
      </w:r>
    </w:p>
    <w:p w14:paraId="7A46B30C" w14:textId="77777777" w:rsidR="00770D7F" w:rsidRDefault="00770D7F" w:rsidP="00770D7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3518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Pr="007835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the optimized fortification scenario, we modeled fortification levels of 10% of the daily value for vitamins A, C and D, riboflavin, niacin and calcium, and 20% of the daily value for thiamin, vitamins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and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, folic acid, iron and zinc.</w:t>
      </w:r>
    </w:p>
    <w:p w14:paraId="115A194D" w14:textId="42F81695" w:rsidR="0040277D" w:rsidRDefault="00230282" w:rsidP="005E1BE7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0277D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||</w:t>
      </w:r>
      <w:r w:rsidR="0040277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80946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p values were calculated comparing the baseline results for toddlers (Supplemental Table </w:t>
      </w:r>
      <w:r w:rsidR="00880946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880946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a), children (Supplemental Table </w:t>
      </w:r>
      <w:r w:rsidR="00880946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880946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a), teens, and adults </w:t>
      </w:r>
      <w:r w:rsidR="00880946" w:rsidRPr="00880946">
        <w:rPr>
          <w:rFonts w:ascii="Times New Roman" w:hAnsi="Times New Roman" w:cs="Times New Roman"/>
          <w:sz w:val="24"/>
          <w:szCs w:val="24"/>
          <w:shd w:val="clear" w:color="auto" w:fill="FFFFFF"/>
        </w:rPr>
        <w:t>using an approximate chi-square test. In cases with very low estimates and standard errors, normal approximations would not be appropriate, and p-values were not calculated</w:t>
      </w:r>
      <w:r w:rsidR="00880946" w:rsidRPr="0088094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880946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0020A814" w14:textId="77777777" w:rsidR="0040277D" w:rsidRDefault="00646CB5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0277D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¶</w:t>
      </w:r>
      <w:r w:rsidR="0040277D">
        <w:rPr>
          <w:rFonts w:ascii="Times New Roman" w:hAnsi="Times New Roman" w:cs="Times New Roman"/>
          <w:sz w:val="24"/>
          <w:szCs w:val="24"/>
        </w:rPr>
        <w:t xml:space="preserve"> </w:t>
      </w:r>
      <w:r w:rsidR="003B5294" w:rsidRPr="005E1BE7">
        <w:rPr>
          <w:rFonts w:ascii="Times New Roman" w:hAnsi="Times New Roman" w:cs="Times New Roman"/>
          <w:sz w:val="24"/>
          <w:szCs w:val="24"/>
        </w:rPr>
        <w:t>Using the FNDDS 2013-2014, we considered 100% Niacin from fortification for fortified foods, 0% from unfortified and 75% from partially fortified foods.</w:t>
      </w:r>
    </w:p>
    <w:p w14:paraId="5DCBE901" w14:textId="5E5DBCAF" w:rsidR="00854E59" w:rsidRPr="00FE024E" w:rsidRDefault="00770D7F" w:rsidP="005E1BE7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**</w:t>
      </w:r>
      <w:r w:rsidR="0075505D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21069" w:rsidRPr="005E1BE7">
        <w:rPr>
          <w:rFonts w:ascii="Times New Roman" w:hAnsi="Times New Roman" w:cs="Times New Roman"/>
          <w:color w:val="000000"/>
          <w:sz w:val="24"/>
          <w:szCs w:val="24"/>
        </w:rPr>
        <w:t>RTE cereal eaters are individuals who reported consuming any quantity of RTE cereal on Day 1 of their 24-hour dietary recall from the National Health and Nutrition Examination Survey (NHANES) 2013-2014.</w:t>
      </w:r>
      <w:r w:rsidR="00854E59" w:rsidRPr="005E1BE7">
        <w:rPr>
          <w:rFonts w:ascii="Times New Roman" w:hAnsi="Times New Roman" w:cs="Times New Roman"/>
          <w:sz w:val="24"/>
          <w:szCs w:val="24"/>
        </w:rPr>
        <w:br w:type="page"/>
      </w:r>
    </w:p>
    <w:p w14:paraId="593D4EF1" w14:textId="4D1C7EA8" w:rsidR="00E87158" w:rsidRPr="005E1BE7" w:rsidRDefault="00A269FA" w:rsidP="005E1BE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l </w:t>
      </w:r>
      <w:r w:rsidR="00751F8A" w:rsidRPr="005E1BE7">
        <w:rPr>
          <w:rFonts w:ascii="Times New Roman" w:hAnsi="Times New Roman" w:cs="Times New Roman"/>
          <w:b/>
          <w:sz w:val="24"/>
          <w:szCs w:val="24"/>
        </w:rPr>
        <w:t>Tab</w:t>
      </w:r>
      <w:r w:rsidRPr="005E1BE7">
        <w:rPr>
          <w:rFonts w:ascii="Times New Roman" w:hAnsi="Times New Roman" w:cs="Times New Roman"/>
          <w:b/>
          <w:sz w:val="24"/>
          <w:szCs w:val="24"/>
        </w:rPr>
        <w:t>le 5</w:t>
      </w:r>
      <w:r w:rsidR="00751F8A"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E87158" w:rsidRPr="005E1BE7">
        <w:rPr>
          <w:rFonts w:ascii="Times New Roman" w:hAnsi="Times New Roman" w:cs="Times New Roman"/>
          <w:sz w:val="24"/>
          <w:szCs w:val="24"/>
        </w:rPr>
        <w:t xml:space="preserve">Percent above the Upper Tolerable </w:t>
      </w:r>
      <w:r w:rsidR="0040277D">
        <w:rPr>
          <w:rFonts w:ascii="Times New Roman" w:hAnsi="Times New Roman" w:cs="Times New Roman"/>
          <w:sz w:val="24"/>
          <w:szCs w:val="24"/>
        </w:rPr>
        <w:t xml:space="preserve">Intake </w:t>
      </w:r>
      <w:r w:rsidR="00E87158" w:rsidRPr="005E1BE7">
        <w:rPr>
          <w:rFonts w:ascii="Times New Roman" w:hAnsi="Times New Roman" w:cs="Times New Roman"/>
          <w:sz w:val="24"/>
          <w:szCs w:val="24"/>
        </w:rPr>
        <w:t>Level (UL) for total population and ready-to-eat cereal eaters ≥1 year: results for females and males</w:t>
      </w:r>
      <w:r w:rsidR="00FE024E" w:rsidRPr="00FE024E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tbl>
      <w:tblPr>
        <w:tblStyle w:val="TableGrid"/>
        <w:tblW w:w="5000" w:type="pct"/>
        <w:tblLook w:val="06A0" w:firstRow="1" w:lastRow="0" w:firstColumn="1" w:lastColumn="0" w:noHBand="1" w:noVBand="1"/>
      </w:tblPr>
      <w:tblGrid>
        <w:gridCol w:w="1379"/>
        <w:gridCol w:w="927"/>
        <w:gridCol w:w="780"/>
        <w:gridCol w:w="927"/>
        <w:gridCol w:w="764"/>
        <w:gridCol w:w="927"/>
        <w:gridCol w:w="774"/>
        <w:gridCol w:w="927"/>
        <w:gridCol w:w="777"/>
        <w:gridCol w:w="927"/>
        <w:gridCol w:w="759"/>
        <w:gridCol w:w="927"/>
        <w:gridCol w:w="787"/>
        <w:gridCol w:w="1368"/>
      </w:tblGrid>
      <w:tr w:rsidR="00766D79" w:rsidRPr="005E1BE7" w14:paraId="220EFB28" w14:textId="141C899C" w:rsidTr="0040277D">
        <w:tc>
          <w:tcPr>
            <w:tcW w:w="532" w:type="pct"/>
            <w:vMerge w:val="restart"/>
            <w:vAlign w:val="center"/>
          </w:tcPr>
          <w:p w14:paraId="3472E97A" w14:textId="25688A04" w:rsidR="00766D79" w:rsidRPr="005E1BE7" w:rsidRDefault="00766D7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Nutrients</w:t>
            </w:r>
          </w:p>
        </w:tc>
        <w:tc>
          <w:tcPr>
            <w:tcW w:w="3939" w:type="pct"/>
            <w:gridSpan w:val="12"/>
            <w:vAlign w:val="center"/>
          </w:tcPr>
          <w:p w14:paraId="31EE67C0" w14:textId="5933E140" w:rsidR="00766D79" w:rsidRPr="0040277D" w:rsidRDefault="00426BEB" w:rsidP="005E1BE7">
            <w:pPr>
              <w:spacing w:line="360" w:lineRule="auto"/>
              <w:ind w:left="720" w:hanging="7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Total Population</w:t>
            </w:r>
          </w:p>
        </w:tc>
        <w:tc>
          <w:tcPr>
            <w:tcW w:w="528" w:type="pct"/>
            <w:vMerge w:val="restart"/>
            <w:vAlign w:val="center"/>
          </w:tcPr>
          <w:p w14:paraId="25D7E97C" w14:textId="27099AC2" w:rsidR="00766D79" w:rsidRPr="0040277D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p value</w:t>
            </w: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||</w:t>
            </w:r>
          </w:p>
        </w:tc>
      </w:tr>
      <w:tr w:rsidR="00766D79" w:rsidRPr="005E1BE7" w14:paraId="7FAB0893" w14:textId="4658758C" w:rsidTr="000C2F38">
        <w:tc>
          <w:tcPr>
            <w:tcW w:w="532" w:type="pct"/>
            <w:vMerge/>
            <w:vAlign w:val="center"/>
          </w:tcPr>
          <w:p w14:paraId="1D9C9C1B" w14:textId="31149FB8" w:rsidR="00766D79" w:rsidRPr="005E1BE7" w:rsidRDefault="00766D7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969" w:type="pct"/>
            <w:gridSpan w:val="6"/>
            <w:vAlign w:val="center"/>
          </w:tcPr>
          <w:p w14:paraId="2F78C364" w14:textId="77777777" w:rsidR="00766D79" w:rsidRPr="0040277D" w:rsidRDefault="00766D7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Female n= 4122</w:t>
            </w:r>
          </w:p>
        </w:tc>
        <w:tc>
          <w:tcPr>
            <w:tcW w:w="1971" w:type="pct"/>
            <w:gridSpan w:val="6"/>
            <w:vAlign w:val="center"/>
          </w:tcPr>
          <w:p w14:paraId="46ECA60D" w14:textId="77777777" w:rsidR="00766D79" w:rsidRPr="0040277D" w:rsidRDefault="00766D7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Male n=4045</w:t>
            </w:r>
          </w:p>
        </w:tc>
        <w:tc>
          <w:tcPr>
            <w:tcW w:w="528" w:type="pct"/>
            <w:vMerge/>
            <w:vAlign w:val="center"/>
          </w:tcPr>
          <w:p w14:paraId="4AA24729" w14:textId="7FAEDE8A" w:rsidR="00766D79" w:rsidRPr="005E1BE7" w:rsidRDefault="00766D79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26BEB" w:rsidRPr="005E1BE7" w14:paraId="0B458E58" w14:textId="2500F8C3" w:rsidTr="0040277D">
        <w:tc>
          <w:tcPr>
            <w:tcW w:w="532" w:type="pct"/>
            <w:vMerge/>
            <w:vAlign w:val="center"/>
          </w:tcPr>
          <w:p w14:paraId="5F74F705" w14:textId="30274E93" w:rsidR="00426BEB" w:rsidRPr="005E1BE7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59" w:type="pct"/>
            <w:gridSpan w:val="2"/>
            <w:vAlign w:val="center"/>
          </w:tcPr>
          <w:p w14:paraId="7ADF332C" w14:textId="26206EAA" w:rsidR="00426BEB" w:rsidRPr="0040277D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53" w:type="pct"/>
            <w:gridSpan w:val="2"/>
            <w:vAlign w:val="center"/>
          </w:tcPr>
          <w:p w14:paraId="5FBB29FA" w14:textId="194DD86E" w:rsidR="00426BEB" w:rsidRPr="0040277D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57" w:type="pct"/>
            <w:gridSpan w:val="2"/>
            <w:vAlign w:val="center"/>
          </w:tcPr>
          <w:p w14:paraId="2A463390" w14:textId="4C9253F5" w:rsidR="00426BEB" w:rsidRPr="0040277D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658" w:type="pct"/>
            <w:gridSpan w:val="2"/>
            <w:vAlign w:val="center"/>
          </w:tcPr>
          <w:p w14:paraId="6234E9B0" w14:textId="6A73AE3E" w:rsidR="00426BEB" w:rsidRPr="0040277D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Baseline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651" w:type="pct"/>
            <w:gridSpan w:val="2"/>
            <w:vAlign w:val="center"/>
          </w:tcPr>
          <w:p w14:paraId="22F5DEA1" w14:textId="0D090DF5" w:rsidR="00426BEB" w:rsidRPr="0040277D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Zero Fortification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662" w:type="pct"/>
            <w:gridSpan w:val="2"/>
            <w:vAlign w:val="center"/>
          </w:tcPr>
          <w:p w14:paraId="4D6A8A39" w14:textId="6E918237" w:rsidR="00426BEB" w:rsidRPr="0040277D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Optimized Fortification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528" w:type="pct"/>
            <w:vMerge/>
            <w:vAlign w:val="center"/>
          </w:tcPr>
          <w:p w14:paraId="31541540" w14:textId="153AA068" w:rsidR="00426BEB" w:rsidRPr="005E1BE7" w:rsidRDefault="00426BE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40277D" w:rsidRPr="005E1BE7" w14:paraId="6282FD03" w14:textId="34526703" w:rsidTr="000C2F38">
        <w:tc>
          <w:tcPr>
            <w:tcW w:w="532" w:type="pct"/>
            <w:vAlign w:val="center"/>
          </w:tcPr>
          <w:p w14:paraId="06726D16" w14:textId="77777777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58" w:type="pct"/>
            <w:vAlign w:val="center"/>
          </w:tcPr>
          <w:p w14:paraId="4EB3DD72" w14:textId="48585964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01" w:type="pct"/>
            <w:vAlign w:val="center"/>
          </w:tcPr>
          <w:p w14:paraId="6543388D" w14:textId="06B8C342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58" w:type="pct"/>
            <w:vAlign w:val="center"/>
          </w:tcPr>
          <w:p w14:paraId="5EDD66C4" w14:textId="30906D16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95" w:type="pct"/>
            <w:vAlign w:val="center"/>
          </w:tcPr>
          <w:p w14:paraId="6EBC5C78" w14:textId="672AE84B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58" w:type="pct"/>
            <w:vAlign w:val="center"/>
          </w:tcPr>
          <w:p w14:paraId="4B345DAE" w14:textId="67B2DA17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99" w:type="pct"/>
            <w:vAlign w:val="center"/>
          </w:tcPr>
          <w:p w14:paraId="32FAC03E" w14:textId="7BFCA3EA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58" w:type="pct"/>
            <w:vAlign w:val="center"/>
          </w:tcPr>
          <w:p w14:paraId="58ADD0CE" w14:textId="633D61D1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00" w:type="pct"/>
            <w:vAlign w:val="center"/>
          </w:tcPr>
          <w:p w14:paraId="1F305737" w14:textId="2368D8BF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58" w:type="pct"/>
            <w:vAlign w:val="center"/>
          </w:tcPr>
          <w:p w14:paraId="1C8E8D6F" w14:textId="1FAB6F61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293" w:type="pct"/>
            <w:vAlign w:val="center"/>
          </w:tcPr>
          <w:p w14:paraId="23D4947F" w14:textId="4278E380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358" w:type="pct"/>
            <w:vAlign w:val="center"/>
          </w:tcPr>
          <w:p w14:paraId="2D519651" w14:textId="42C5326A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bove UL, %</w:t>
            </w:r>
          </w:p>
        </w:tc>
        <w:tc>
          <w:tcPr>
            <w:tcW w:w="304" w:type="pct"/>
            <w:vAlign w:val="center"/>
          </w:tcPr>
          <w:p w14:paraId="2E007486" w14:textId="0872FE8B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9100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, %</w:t>
            </w:r>
          </w:p>
        </w:tc>
        <w:tc>
          <w:tcPr>
            <w:tcW w:w="528" w:type="pct"/>
            <w:vMerge/>
            <w:vAlign w:val="center"/>
          </w:tcPr>
          <w:p w14:paraId="5846A439" w14:textId="7F3BCA0F" w:rsidR="0040277D" w:rsidRPr="005E1BE7" w:rsidRDefault="0040277D" w:rsidP="0040277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E87158" w:rsidRPr="005E1BE7" w14:paraId="12CC0664" w14:textId="2D045DEC" w:rsidTr="000C2F38">
        <w:tc>
          <w:tcPr>
            <w:tcW w:w="532" w:type="pct"/>
            <w:vAlign w:val="center"/>
          </w:tcPr>
          <w:p w14:paraId="56314F1B" w14:textId="231EFA57" w:rsidR="00766150" w:rsidRPr="0040277D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Retinol</w:t>
            </w:r>
          </w:p>
        </w:tc>
        <w:tc>
          <w:tcPr>
            <w:tcW w:w="358" w:type="pct"/>
            <w:vAlign w:val="center"/>
          </w:tcPr>
          <w:p w14:paraId="35311919" w14:textId="4C019498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301" w:type="pct"/>
            <w:vAlign w:val="center"/>
          </w:tcPr>
          <w:p w14:paraId="379C9379" w14:textId="67EB896D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358" w:type="pct"/>
            <w:vAlign w:val="center"/>
          </w:tcPr>
          <w:p w14:paraId="0CD25610" w14:textId="7B396FE0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295" w:type="pct"/>
            <w:vAlign w:val="center"/>
          </w:tcPr>
          <w:p w14:paraId="7C3C53C3" w14:textId="77777777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58" w:type="pct"/>
            <w:vAlign w:val="center"/>
          </w:tcPr>
          <w:p w14:paraId="316669A2" w14:textId="2985E919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299" w:type="pct"/>
            <w:vAlign w:val="center"/>
          </w:tcPr>
          <w:p w14:paraId="40EF4730" w14:textId="3C7DF654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368AE663" w14:textId="5A07D8D1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300" w:type="pct"/>
            <w:vAlign w:val="center"/>
          </w:tcPr>
          <w:p w14:paraId="09B537AA" w14:textId="548FD4C2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0825241E" w14:textId="496A2834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293" w:type="pct"/>
            <w:vAlign w:val="center"/>
          </w:tcPr>
          <w:p w14:paraId="13E73E96" w14:textId="50E75F1A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58" w:type="pct"/>
            <w:vAlign w:val="center"/>
          </w:tcPr>
          <w:p w14:paraId="2958B000" w14:textId="10F12F61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04" w:type="pct"/>
            <w:vAlign w:val="center"/>
          </w:tcPr>
          <w:p w14:paraId="4A64A99F" w14:textId="34724D14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528" w:type="pct"/>
            <w:vAlign w:val="center"/>
          </w:tcPr>
          <w:p w14:paraId="1B93F809" w14:textId="7450CF0B" w:rsidR="00766150" w:rsidRPr="005E1BE7" w:rsidRDefault="00766150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</w:tr>
      <w:tr w:rsidR="00850984" w:rsidRPr="005E1BE7" w14:paraId="6F4F1714" w14:textId="77777777" w:rsidTr="000C2F38">
        <w:tc>
          <w:tcPr>
            <w:tcW w:w="532" w:type="pct"/>
            <w:vAlign w:val="center"/>
          </w:tcPr>
          <w:p w14:paraId="56CE296D" w14:textId="3840027E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58" w:type="pct"/>
            <w:vAlign w:val="center"/>
          </w:tcPr>
          <w:p w14:paraId="3E180BBF" w14:textId="0AAC5B9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3B876D5D" w14:textId="1143669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557B4D7E" w14:textId="61C3461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7658CA44" w14:textId="1B64794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7547755" w14:textId="788E91D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0E72CFA0" w14:textId="107D72D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6593D522" w14:textId="37AA9F0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0" w:type="pct"/>
            <w:vAlign w:val="center"/>
          </w:tcPr>
          <w:p w14:paraId="73647967" w14:textId="27A4C1D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70924E84" w14:textId="76AD223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37DAFF96" w14:textId="6B06219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678BEB0A" w14:textId="6542C17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7DC4DEC2" w14:textId="4D04F3E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04A2A98C" w14:textId="60038597" w:rsidR="00850984" w:rsidRPr="005E1BE7" w:rsidRDefault="000A561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C</w:t>
            </w:r>
          </w:p>
        </w:tc>
      </w:tr>
      <w:tr w:rsidR="00850984" w:rsidRPr="005E1BE7" w14:paraId="16A91D42" w14:textId="77777777" w:rsidTr="000C2F38">
        <w:tc>
          <w:tcPr>
            <w:tcW w:w="532" w:type="pct"/>
            <w:vAlign w:val="center"/>
          </w:tcPr>
          <w:p w14:paraId="41F779C6" w14:textId="6F2F4440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Vitamin D</w:t>
            </w:r>
          </w:p>
        </w:tc>
        <w:tc>
          <w:tcPr>
            <w:tcW w:w="358" w:type="pct"/>
            <w:vAlign w:val="center"/>
          </w:tcPr>
          <w:p w14:paraId="4E0789E7" w14:textId="035A34D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12424F1E" w14:textId="36A959F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14E1F077" w14:textId="19EC63D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3AD2D268" w14:textId="1CBF218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4DEBD11" w14:textId="6B75D32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008147C" w14:textId="2232E90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106B4AF" w14:textId="16223AE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0" w:type="pct"/>
            <w:vAlign w:val="center"/>
          </w:tcPr>
          <w:p w14:paraId="394E7D09" w14:textId="3A3ACB2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131F857C" w14:textId="7C91183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3B5096E7" w14:textId="655C0AB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1DB9DFE1" w14:textId="1714FD8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7ECE8AE8" w14:textId="1B5004F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54B3F41F" w14:textId="75207A8B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0A561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850984" w:rsidRPr="005E1BE7" w14:paraId="1E48A190" w14:textId="65B15F5B" w:rsidTr="000C2F38">
        <w:tc>
          <w:tcPr>
            <w:tcW w:w="532" w:type="pct"/>
            <w:vAlign w:val="center"/>
          </w:tcPr>
          <w:p w14:paraId="381DE4B3" w14:textId="38723718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358" w:type="pct"/>
            <w:vAlign w:val="center"/>
          </w:tcPr>
          <w:p w14:paraId="1118ED9A" w14:textId="73AE79A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301" w:type="pct"/>
            <w:vAlign w:val="center"/>
          </w:tcPr>
          <w:p w14:paraId="045FEB4A" w14:textId="23B7930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58" w:type="pct"/>
            <w:vAlign w:val="center"/>
          </w:tcPr>
          <w:p w14:paraId="6ED22E27" w14:textId="6585CCD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295" w:type="pct"/>
            <w:vAlign w:val="center"/>
          </w:tcPr>
          <w:p w14:paraId="104177D2" w14:textId="555D1C8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58" w:type="pct"/>
            <w:vAlign w:val="center"/>
          </w:tcPr>
          <w:p w14:paraId="3A9E6B43" w14:textId="114C3B8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299" w:type="pct"/>
            <w:vAlign w:val="center"/>
          </w:tcPr>
          <w:p w14:paraId="6A85B71D" w14:textId="6F283B4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26CEC235" w14:textId="7A15BEB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300" w:type="pct"/>
            <w:vAlign w:val="center"/>
          </w:tcPr>
          <w:p w14:paraId="64FD2998" w14:textId="6DA257C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358" w:type="pct"/>
            <w:vAlign w:val="center"/>
          </w:tcPr>
          <w:p w14:paraId="5F318ADA" w14:textId="08951C8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293" w:type="pct"/>
            <w:vAlign w:val="center"/>
          </w:tcPr>
          <w:p w14:paraId="0AA8B6D9" w14:textId="57D634B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58" w:type="pct"/>
            <w:vAlign w:val="center"/>
          </w:tcPr>
          <w:p w14:paraId="057B5AA8" w14:textId="0FB3451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304" w:type="pct"/>
            <w:vAlign w:val="center"/>
          </w:tcPr>
          <w:p w14:paraId="68519EDE" w14:textId="546F563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28" w:type="pct"/>
            <w:vAlign w:val="center"/>
          </w:tcPr>
          <w:p w14:paraId="60A403CB" w14:textId="7E983A90" w:rsidR="00850984" w:rsidRPr="005E1BE7" w:rsidRDefault="000A36D5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850984" w:rsidRPr="005E1BE7" w14:paraId="7727F60A" w14:textId="375F35A3" w:rsidTr="000C2F38">
        <w:tc>
          <w:tcPr>
            <w:tcW w:w="532" w:type="pct"/>
            <w:vAlign w:val="center"/>
          </w:tcPr>
          <w:p w14:paraId="636ACEE7" w14:textId="2338F58A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58" w:type="pct"/>
            <w:vAlign w:val="center"/>
          </w:tcPr>
          <w:p w14:paraId="48B0D898" w14:textId="077E3E8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4372262C" w14:textId="1D510F4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0D2F2F7E" w14:textId="590F9C9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663DAF84" w14:textId="79CDCE9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67834460" w14:textId="34945C8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1E30685" w14:textId="3D82E85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6D7DE884" w14:textId="2F43395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0" w:type="pct"/>
            <w:vAlign w:val="center"/>
          </w:tcPr>
          <w:p w14:paraId="124E05BE" w14:textId="59446A2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563F122E" w14:textId="5B74EF8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4CA9457A" w14:textId="5E20F01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14DB4033" w14:textId="6B6DCF0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3A3AA710" w14:textId="406A72EB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5A9982A8" w14:textId="7302A3B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0A561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850984" w:rsidRPr="005E1BE7" w14:paraId="71399396" w14:textId="6B8B4546" w:rsidTr="000C2F38">
        <w:tc>
          <w:tcPr>
            <w:tcW w:w="532" w:type="pct"/>
            <w:vAlign w:val="center"/>
          </w:tcPr>
          <w:p w14:paraId="5316C6AE" w14:textId="6B5D7FAB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Folic Acid</w:t>
            </w:r>
          </w:p>
        </w:tc>
        <w:tc>
          <w:tcPr>
            <w:tcW w:w="358" w:type="pct"/>
            <w:vAlign w:val="center"/>
          </w:tcPr>
          <w:p w14:paraId="46833108" w14:textId="1132B8A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01" w:type="pct"/>
            <w:vAlign w:val="center"/>
          </w:tcPr>
          <w:p w14:paraId="31FCD254" w14:textId="6CB71DC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58" w:type="pct"/>
            <w:vAlign w:val="center"/>
          </w:tcPr>
          <w:p w14:paraId="4B1DB2DD" w14:textId="389D2FA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4D6393AA" w14:textId="7777777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0024B043" w14:textId="3AAF2AA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1A8AA31A" w14:textId="1C086C3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539FEF18" w14:textId="40FABE8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00" w:type="pct"/>
            <w:vAlign w:val="center"/>
          </w:tcPr>
          <w:p w14:paraId="39A43AFA" w14:textId="1C12144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58" w:type="pct"/>
            <w:vAlign w:val="center"/>
          </w:tcPr>
          <w:p w14:paraId="6C774AE8" w14:textId="3016625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37818810" w14:textId="2F59B4D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7F4DA94C" w14:textId="6EABBE3B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6164C07E" w14:textId="416297C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58ED718F" w14:textId="435E4528" w:rsidR="00850984" w:rsidRPr="005E1BE7" w:rsidRDefault="00C7708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850984" w:rsidRPr="005E1BE7" w14:paraId="2CED5222" w14:textId="7BD9877B" w:rsidTr="000C2F38">
        <w:tc>
          <w:tcPr>
            <w:tcW w:w="532" w:type="pct"/>
            <w:vAlign w:val="center"/>
          </w:tcPr>
          <w:p w14:paraId="7AFBD386" w14:textId="5343C23D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58" w:type="pct"/>
            <w:vAlign w:val="center"/>
          </w:tcPr>
          <w:p w14:paraId="4CDA338A" w14:textId="505EB75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69F82167" w14:textId="7777777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6F265850" w14:textId="426CBA0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2D16E47B" w14:textId="7777777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6248206B" w14:textId="540A3B8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04108BA1" w14:textId="7777777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09C96267" w14:textId="3147384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300" w:type="pct"/>
            <w:vAlign w:val="center"/>
          </w:tcPr>
          <w:p w14:paraId="0DD0C4C4" w14:textId="10C510D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1D194149" w14:textId="28213E5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293" w:type="pct"/>
            <w:vAlign w:val="center"/>
          </w:tcPr>
          <w:p w14:paraId="6CEA5C31" w14:textId="5601240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75DFB95C" w14:textId="306DAA8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304" w:type="pct"/>
            <w:vAlign w:val="center"/>
          </w:tcPr>
          <w:p w14:paraId="22D6FE7A" w14:textId="1803830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528" w:type="pct"/>
            <w:vAlign w:val="center"/>
          </w:tcPr>
          <w:p w14:paraId="632F7B4F" w14:textId="7DF28D3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&lt;0.0001</w:t>
            </w:r>
          </w:p>
        </w:tc>
      </w:tr>
      <w:tr w:rsidR="00850984" w:rsidRPr="005E1BE7" w14:paraId="25861150" w14:textId="12A3BCAC" w:rsidTr="000C2F38">
        <w:tc>
          <w:tcPr>
            <w:tcW w:w="532" w:type="pct"/>
            <w:vAlign w:val="center"/>
          </w:tcPr>
          <w:p w14:paraId="2774A497" w14:textId="5A9E647F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58" w:type="pct"/>
            <w:vAlign w:val="center"/>
          </w:tcPr>
          <w:p w14:paraId="31CCF5A6" w14:textId="5CAD588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1EF8B4ED" w14:textId="7777777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641B6D9" w14:textId="6029CC7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621078FF" w14:textId="4495822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2CFECA7F" w14:textId="279BAF4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45AB2747" w14:textId="7777777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520EB106" w14:textId="14460C9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0" w:type="pct"/>
            <w:vAlign w:val="center"/>
          </w:tcPr>
          <w:p w14:paraId="18AA120B" w14:textId="5D9F7F2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F82E1D3" w14:textId="1E61352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6B1E2D79" w14:textId="12D9993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7FC36248" w14:textId="7A34EB8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059E5095" w14:textId="7EFD59E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2E89C271" w14:textId="37E1D4E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0A561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850984" w:rsidRPr="005E1BE7" w14:paraId="4AD3EAEE" w14:textId="78459006" w:rsidTr="000C2F38">
        <w:tc>
          <w:tcPr>
            <w:tcW w:w="532" w:type="pct"/>
            <w:vAlign w:val="center"/>
          </w:tcPr>
          <w:p w14:paraId="2352F1D9" w14:textId="67571BB5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58" w:type="pct"/>
            <w:vAlign w:val="center"/>
          </w:tcPr>
          <w:p w14:paraId="29FE4E17" w14:textId="012B1D6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301" w:type="pct"/>
            <w:vAlign w:val="center"/>
          </w:tcPr>
          <w:p w14:paraId="1C06A2CC" w14:textId="4CE0B20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358" w:type="pct"/>
            <w:vAlign w:val="center"/>
          </w:tcPr>
          <w:p w14:paraId="45A028CD" w14:textId="3E95482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295" w:type="pct"/>
            <w:vAlign w:val="center"/>
          </w:tcPr>
          <w:p w14:paraId="2C4A1F42" w14:textId="7E62636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329DF833" w14:textId="1AA0C1F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299" w:type="pct"/>
            <w:vAlign w:val="center"/>
          </w:tcPr>
          <w:p w14:paraId="71479278" w14:textId="5D6E935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358" w:type="pct"/>
            <w:vAlign w:val="center"/>
          </w:tcPr>
          <w:p w14:paraId="61CAEC8B" w14:textId="5E5E348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300" w:type="pct"/>
            <w:vAlign w:val="center"/>
          </w:tcPr>
          <w:p w14:paraId="40E18084" w14:textId="0743F5C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358" w:type="pct"/>
            <w:vAlign w:val="center"/>
          </w:tcPr>
          <w:p w14:paraId="260C10A3" w14:textId="1240A65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293" w:type="pct"/>
            <w:vAlign w:val="center"/>
          </w:tcPr>
          <w:p w14:paraId="37E6F809" w14:textId="4A05BFC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358" w:type="pct"/>
            <w:vAlign w:val="center"/>
          </w:tcPr>
          <w:p w14:paraId="32C63B4D" w14:textId="5B3C104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304" w:type="pct"/>
            <w:vAlign w:val="center"/>
          </w:tcPr>
          <w:p w14:paraId="79DDBE21" w14:textId="74219C0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528" w:type="pct"/>
            <w:vAlign w:val="center"/>
          </w:tcPr>
          <w:p w14:paraId="1FB31BEF" w14:textId="5C7013A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733198" w:rsidRPr="005E1BE7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357F8B" w:rsidRPr="005E1BE7" w14:paraId="5E822738" w14:textId="324217B8" w:rsidTr="0040277D">
        <w:tc>
          <w:tcPr>
            <w:tcW w:w="532" w:type="pct"/>
            <w:vMerge w:val="restart"/>
            <w:vAlign w:val="center"/>
          </w:tcPr>
          <w:p w14:paraId="4D343D27" w14:textId="10413CBE" w:rsidR="00357F8B" w:rsidRPr="005E1BE7" w:rsidRDefault="00357F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939" w:type="pct"/>
            <w:gridSpan w:val="12"/>
            <w:vAlign w:val="center"/>
          </w:tcPr>
          <w:p w14:paraId="16F56075" w14:textId="623E6409" w:rsidR="00357F8B" w:rsidRPr="0040277D" w:rsidRDefault="00357F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TE Cereal Eaters</w:t>
            </w:r>
            <w:r w:rsidR="00FE024E" w:rsidRPr="00FE024E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**</w:t>
            </w:r>
          </w:p>
        </w:tc>
        <w:tc>
          <w:tcPr>
            <w:tcW w:w="528" w:type="pct"/>
            <w:vMerge w:val="restart"/>
            <w:vAlign w:val="center"/>
          </w:tcPr>
          <w:p w14:paraId="2C94C9EF" w14:textId="77777777" w:rsidR="00357F8B" w:rsidRPr="005E1BE7" w:rsidRDefault="00357F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357F8B" w:rsidRPr="005E1BE7" w14:paraId="65D2C23C" w14:textId="1D44401B" w:rsidTr="000C2F38">
        <w:tc>
          <w:tcPr>
            <w:tcW w:w="532" w:type="pct"/>
            <w:vMerge/>
            <w:vAlign w:val="center"/>
          </w:tcPr>
          <w:p w14:paraId="57907266" w14:textId="77777777" w:rsidR="00357F8B" w:rsidRPr="005E1BE7" w:rsidRDefault="00357F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969" w:type="pct"/>
            <w:gridSpan w:val="6"/>
            <w:vAlign w:val="center"/>
          </w:tcPr>
          <w:p w14:paraId="565F2AFE" w14:textId="70A3D37C" w:rsidR="00357F8B" w:rsidRPr="0040277D" w:rsidRDefault="00357F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Females n=1003</w:t>
            </w:r>
          </w:p>
        </w:tc>
        <w:tc>
          <w:tcPr>
            <w:tcW w:w="1971" w:type="pct"/>
            <w:gridSpan w:val="6"/>
            <w:vAlign w:val="center"/>
          </w:tcPr>
          <w:p w14:paraId="5EAB1F0B" w14:textId="51340E5F" w:rsidR="00357F8B" w:rsidRPr="0040277D" w:rsidRDefault="00357F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Males n=991</w:t>
            </w:r>
          </w:p>
        </w:tc>
        <w:tc>
          <w:tcPr>
            <w:tcW w:w="528" w:type="pct"/>
            <w:vMerge/>
            <w:vAlign w:val="center"/>
          </w:tcPr>
          <w:p w14:paraId="5E5BFAA3" w14:textId="77777777" w:rsidR="00357F8B" w:rsidRPr="005E1BE7" w:rsidRDefault="00357F8B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850984" w:rsidRPr="005E1BE7" w14:paraId="6BB7AEEC" w14:textId="3550E1BD" w:rsidTr="000C2F38">
        <w:tc>
          <w:tcPr>
            <w:tcW w:w="532" w:type="pct"/>
            <w:vAlign w:val="center"/>
          </w:tcPr>
          <w:p w14:paraId="5B712B79" w14:textId="3DA6F5A3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Retinol</w:t>
            </w:r>
          </w:p>
        </w:tc>
        <w:tc>
          <w:tcPr>
            <w:tcW w:w="358" w:type="pct"/>
            <w:vAlign w:val="center"/>
          </w:tcPr>
          <w:p w14:paraId="1F9DA5BD" w14:textId="6E13956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301" w:type="pct"/>
            <w:vAlign w:val="center"/>
          </w:tcPr>
          <w:p w14:paraId="7DEC02E5" w14:textId="30014EB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358" w:type="pct"/>
            <w:vAlign w:val="center"/>
          </w:tcPr>
          <w:p w14:paraId="62381715" w14:textId="7FFE852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295" w:type="pct"/>
            <w:vAlign w:val="center"/>
          </w:tcPr>
          <w:p w14:paraId="1CDA5F44" w14:textId="4C71156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358" w:type="pct"/>
            <w:vAlign w:val="center"/>
          </w:tcPr>
          <w:p w14:paraId="008576FE" w14:textId="243ED66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299" w:type="pct"/>
            <w:vAlign w:val="center"/>
          </w:tcPr>
          <w:p w14:paraId="1B32A619" w14:textId="777AD78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358" w:type="pct"/>
            <w:vAlign w:val="center"/>
          </w:tcPr>
          <w:p w14:paraId="011ACCED" w14:textId="5F111A6B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300" w:type="pct"/>
            <w:vAlign w:val="center"/>
          </w:tcPr>
          <w:p w14:paraId="7C3455C8" w14:textId="258405B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358" w:type="pct"/>
            <w:vAlign w:val="center"/>
          </w:tcPr>
          <w:p w14:paraId="7ECBCC42" w14:textId="553AC9B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293" w:type="pct"/>
            <w:vAlign w:val="center"/>
          </w:tcPr>
          <w:p w14:paraId="6B67F1A4" w14:textId="6839B00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0DAE0F8D" w14:textId="2A4A42C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304" w:type="pct"/>
            <w:vAlign w:val="center"/>
          </w:tcPr>
          <w:p w14:paraId="69974825" w14:textId="40701EA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528" w:type="pct"/>
            <w:vAlign w:val="center"/>
          </w:tcPr>
          <w:p w14:paraId="7AF0D198" w14:textId="4FCE086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405410" w:rsidRPr="005E1BE7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850984" w:rsidRPr="005E1BE7" w14:paraId="119F7E3C" w14:textId="77777777" w:rsidTr="000C2F38">
        <w:tc>
          <w:tcPr>
            <w:tcW w:w="532" w:type="pct"/>
            <w:vAlign w:val="center"/>
          </w:tcPr>
          <w:p w14:paraId="0EC9AB30" w14:textId="2CFE404E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Vitamin C</w:t>
            </w:r>
          </w:p>
        </w:tc>
        <w:tc>
          <w:tcPr>
            <w:tcW w:w="358" w:type="pct"/>
            <w:vAlign w:val="center"/>
          </w:tcPr>
          <w:p w14:paraId="69B8F680" w14:textId="30F5BBB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77D570D3" w14:textId="5E2F2AF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5256572C" w14:textId="5290AE4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555B0B06" w14:textId="137BDF5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20C2CF6E" w14:textId="12341A3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6C9C782A" w14:textId="73DEBBB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9BACEDB" w14:textId="42D478D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0" w:type="pct"/>
            <w:vAlign w:val="center"/>
          </w:tcPr>
          <w:p w14:paraId="1E9E7B1B" w14:textId="6C2C47F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0E58297" w14:textId="79D0A3B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3FCFB525" w14:textId="54269D0B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1E652190" w14:textId="686393E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28C551FA" w14:textId="4F2EB84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34E6B44B" w14:textId="43B35D1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0A561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850984" w:rsidRPr="005E1BE7" w14:paraId="2010DD10" w14:textId="77777777" w:rsidTr="000C2F38">
        <w:tc>
          <w:tcPr>
            <w:tcW w:w="532" w:type="pct"/>
            <w:vAlign w:val="center"/>
          </w:tcPr>
          <w:p w14:paraId="652CF3B1" w14:textId="5B8675CA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Vitamin D</w:t>
            </w:r>
          </w:p>
        </w:tc>
        <w:tc>
          <w:tcPr>
            <w:tcW w:w="358" w:type="pct"/>
            <w:vAlign w:val="center"/>
          </w:tcPr>
          <w:p w14:paraId="088DA81E" w14:textId="5061A20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3D774012" w14:textId="4C91794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22E1BCB8" w14:textId="03E65C0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4911B1F0" w14:textId="3764699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6E42EE3" w14:textId="22333D1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AE7871E" w14:textId="22BB6B8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5F375CC4" w14:textId="0B19018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0" w:type="pct"/>
            <w:vAlign w:val="center"/>
          </w:tcPr>
          <w:p w14:paraId="69EEC75B" w14:textId="595C1F3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0862ED71" w14:textId="3E272B6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563BB36F" w14:textId="7FB993E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B5F89AE" w14:textId="0D6C755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2B31C8AE" w14:textId="14DF464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2FEC8757" w14:textId="2F18803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0A561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850984" w:rsidRPr="005E1BE7" w14:paraId="662C1CE3" w14:textId="4BB8BA4A" w:rsidTr="000C2F38">
        <w:tc>
          <w:tcPr>
            <w:tcW w:w="532" w:type="pct"/>
            <w:vAlign w:val="center"/>
          </w:tcPr>
          <w:p w14:paraId="3968041D" w14:textId="77D672E0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Niacin</w:t>
            </w:r>
            <w:r w:rsidR="00FE024E" w:rsidRPr="004027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358" w:type="pct"/>
            <w:vAlign w:val="center"/>
          </w:tcPr>
          <w:p w14:paraId="667291FE" w14:textId="0057E8AB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301" w:type="pct"/>
            <w:vAlign w:val="center"/>
          </w:tcPr>
          <w:p w14:paraId="5457A5B9" w14:textId="38BB3C1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358" w:type="pct"/>
            <w:vAlign w:val="center"/>
          </w:tcPr>
          <w:p w14:paraId="417D8BFD" w14:textId="6246A90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295" w:type="pct"/>
            <w:vAlign w:val="center"/>
          </w:tcPr>
          <w:p w14:paraId="08704454" w14:textId="4A354A5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358" w:type="pct"/>
            <w:vAlign w:val="center"/>
          </w:tcPr>
          <w:p w14:paraId="55F9EEB4" w14:textId="19B4494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299" w:type="pct"/>
            <w:vAlign w:val="center"/>
          </w:tcPr>
          <w:p w14:paraId="70476553" w14:textId="564D115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358" w:type="pct"/>
            <w:vAlign w:val="center"/>
          </w:tcPr>
          <w:p w14:paraId="7E071D9B" w14:textId="2E2F67B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300" w:type="pct"/>
            <w:vAlign w:val="center"/>
          </w:tcPr>
          <w:p w14:paraId="7207B845" w14:textId="1785604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358" w:type="pct"/>
            <w:vAlign w:val="center"/>
          </w:tcPr>
          <w:p w14:paraId="2D351DBD" w14:textId="4B58AD4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293" w:type="pct"/>
            <w:vAlign w:val="center"/>
          </w:tcPr>
          <w:p w14:paraId="69C29A13" w14:textId="633319B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358" w:type="pct"/>
            <w:vAlign w:val="center"/>
          </w:tcPr>
          <w:p w14:paraId="699DB081" w14:textId="7DF16A5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304" w:type="pct"/>
            <w:vAlign w:val="center"/>
          </w:tcPr>
          <w:p w14:paraId="61892A64" w14:textId="5FC941E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528" w:type="pct"/>
            <w:vAlign w:val="center"/>
          </w:tcPr>
          <w:p w14:paraId="08CF7B62" w14:textId="3BE284C4" w:rsidR="00850984" w:rsidRPr="005E1BE7" w:rsidRDefault="00D270E3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</w:tr>
      <w:tr w:rsidR="00850984" w:rsidRPr="005E1BE7" w14:paraId="125EC407" w14:textId="479F9D58" w:rsidTr="000C2F38">
        <w:tc>
          <w:tcPr>
            <w:tcW w:w="532" w:type="pct"/>
            <w:vAlign w:val="center"/>
          </w:tcPr>
          <w:p w14:paraId="3315C4DE" w14:textId="75EFF4B2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Vitamin B</w:t>
            </w:r>
            <w:r w:rsidRPr="0040277D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6</w:t>
            </w:r>
          </w:p>
        </w:tc>
        <w:tc>
          <w:tcPr>
            <w:tcW w:w="358" w:type="pct"/>
            <w:vAlign w:val="center"/>
          </w:tcPr>
          <w:p w14:paraId="652E412D" w14:textId="4785890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3A8754F5" w14:textId="3CFC32E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74D30D46" w14:textId="4BCEF0D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5FB12133" w14:textId="2C7A5F1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29539B96" w14:textId="346BAEB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07849F37" w14:textId="67645AA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05DCACAB" w14:textId="6BABBAF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0" w:type="pct"/>
            <w:vAlign w:val="center"/>
          </w:tcPr>
          <w:p w14:paraId="7DD8CB9F" w14:textId="073ADDD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0108991D" w14:textId="23FD0B3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41E694DF" w14:textId="3AB3243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45EA16B7" w14:textId="318A855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40763868" w14:textId="6E1ECB6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51640492" w14:textId="058E437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0A561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850984" w:rsidRPr="005E1BE7" w14:paraId="5E33A321" w14:textId="5DCCCB1E" w:rsidTr="000C2F38">
        <w:tc>
          <w:tcPr>
            <w:tcW w:w="532" w:type="pct"/>
            <w:vAlign w:val="center"/>
          </w:tcPr>
          <w:p w14:paraId="0A44D40F" w14:textId="118B4182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Folic Acid</w:t>
            </w:r>
          </w:p>
        </w:tc>
        <w:tc>
          <w:tcPr>
            <w:tcW w:w="358" w:type="pct"/>
            <w:vAlign w:val="center"/>
          </w:tcPr>
          <w:p w14:paraId="0D87F37B" w14:textId="68E62E5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301" w:type="pct"/>
            <w:vAlign w:val="center"/>
          </w:tcPr>
          <w:p w14:paraId="339479B8" w14:textId="4172B01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358" w:type="pct"/>
            <w:vAlign w:val="center"/>
          </w:tcPr>
          <w:p w14:paraId="620E5EFC" w14:textId="5CFB5C7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5C5ECCE6" w14:textId="5CDE384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3BE78E36" w14:textId="221A635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3D4794B8" w14:textId="496DAD9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7E212E48" w14:textId="362F7E0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300" w:type="pct"/>
            <w:vAlign w:val="center"/>
          </w:tcPr>
          <w:p w14:paraId="59F97F62" w14:textId="0CC9816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358" w:type="pct"/>
            <w:vAlign w:val="center"/>
          </w:tcPr>
          <w:p w14:paraId="5398BCED" w14:textId="3DA3DED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2594A046" w14:textId="21C4FAFA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51D55E8B" w14:textId="1AE38D76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0198CE6B" w14:textId="1D5FE8D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528" w:type="pct"/>
            <w:vAlign w:val="center"/>
          </w:tcPr>
          <w:p w14:paraId="14991A96" w14:textId="3AB56F8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024451" w:rsidRPr="005E1BE7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850984" w:rsidRPr="005E1BE7" w14:paraId="409947B5" w14:textId="5D300AB9" w:rsidTr="000C2F38">
        <w:tc>
          <w:tcPr>
            <w:tcW w:w="532" w:type="pct"/>
            <w:vAlign w:val="center"/>
          </w:tcPr>
          <w:p w14:paraId="26C9A878" w14:textId="4C7DDA26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Calcium</w:t>
            </w:r>
          </w:p>
        </w:tc>
        <w:tc>
          <w:tcPr>
            <w:tcW w:w="358" w:type="pct"/>
            <w:vAlign w:val="center"/>
          </w:tcPr>
          <w:p w14:paraId="2150D498" w14:textId="791D377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01" w:type="pct"/>
            <w:vAlign w:val="center"/>
          </w:tcPr>
          <w:p w14:paraId="34F88C42" w14:textId="4BA1C26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58" w:type="pct"/>
            <w:vAlign w:val="center"/>
          </w:tcPr>
          <w:p w14:paraId="3E298CEE" w14:textId="722D01F5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5B104ED7" w14:textId="15F089A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1BAD79C8" w14:textId="372365A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299" w:type="pct"/>
            <w:vAlign w:val="center"/>
          </w:tcPr>
          <w:p w14:paraId="6925A1CE" w14:textId="46B9D7E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358" w:type="pct"/>
            <w:vAlign w:val="center"/>
          </w:tcPr>
          <w:p w14:paraId="63BD45DC" w14:textId="6ED3D59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300" w:type="pct"/>
            <w:vAlign w:val="center"/>
          </w:tcPr>
          <w:p w14:paraId="6F2DE395" w14:textId="4778945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358" w:type="pct"/>
            <w:vAlign w:val="center"/>
          </w:tcPr>
          <w:p w14:paraId="4E80C317" w14:textId="439DB63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293" w:type="pct"/>
            <w:vAlign w:val="center"/>
          </w:tcPr>
          <w:p w14:paraId="3CC91BDA" w14:textId="0871C1B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358" w:type="pct"/>
            <w:vAlign w:val="center"/>
          </w:tcPr>
          <w:p w14:paraId="0A3E5383" w14:textId="71349B3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304" w:type="pct"/>
            <w:vAlign w:val="center"/>
          </w:tcPr>
          <w:p w14:paraId="14168FDA" w14:textId="2EC4832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528" w:type="pct"/>
            <w:vAlign w:val="center"/>
          </w:tcPr>
          <w:p w14:paraId="17183B31" w14:textId="5F54C5F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850984" w:rsidRPr="005E1BE7" w14:paraId="12ED426B" w14:textId="0A6D5577" w:rsidTr="000C2F38">
        <w:tc>
          <w:tcPr>
            <w:tcW w:w="532" w:type="pct"/>
            <w:vAlign w:val="center"/>
          </w:tcPr>
          <w:p w14:paraId="287C2DC1" w14:textId="1326CFB4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</w:p>
        </w:tc>
        <w:tc>
          <w:tcPr>
            <w:tcW w:w="358" w:type="pct"/>
            <w:vAlign w:val="center"/>
          </w:tcPr>
          <w:p w14:paraId="3EF4107E" w14:textId="70E4C1B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1" w:type="pct"/>
            <w:vAlign w:val="center"/>
          </w:tcPr>
          <w:p w14:paraId="34298146" w14:textId="6AB9342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3751298E" w14:textId="43B0FFD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5" w:type="pct"/>
            <w:vAlign w:val="center"/>
          </w:tcPr>
          <w:p w14:paraId="3FB3FF3B" w14:textId="59265A3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775361AF" w14:textId="6400A5C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9" w:type="pct"/>
            <w:vAlign w:val="center"/>
          </w:tcPr>
          <w:p w14:paraId="54D75BF4" w14:textId="57BE1CD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64EF7056" w14:textId="4FB7258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300" w:type="pct"/>
            <w:vAlign w:val="center"/>
          </w:tcPr>
          <w:p w14:paraId="50B58522" w14:textId="686CD67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358" w:type="pct"/>
            <w:vAlign w:val="center"/>
          </w:tcPr>
          <w:p w14:paraId="5EC146C9" w14:textId="1464FD82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93" w:type="pct"/>
            <w:vAlign w:val="center"/>
          </w:tcPr>
          <w:p w14:paraId="37C57A44" w14:textId="30255E0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58" w:type="pct"/>
            <w:vAlign w:val="center"/>
          </w:tcPr>
          <w:p w14:paraId="2DF0561A" w14:textId="0A327DD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304" w:type="pct"/>
            <w:vAlign w:val="center"/>
          </w:tcPr>
          <w:p w14:paraId="7823DD49" w14:textId="0EC1A783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28" w:type="pct"/>
            <w:vAlign w:val="center"/>
          </w:tcPr>
          <w:p w14:paraId="1F746DE8" w14:textId="59B5EDAE" w:rsidR="00850984" w:rsidRPr="005E1BE7" w:rsidRDefault="00D31E7A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</w:tr>
      <w:tr w:rsidR="00850984" w:rsidRPr="005E1BE7" w14:paraId="13475427" w14:textId="3AE93F7E" w:rsidTr="000C2F38">
        <w:tc>
          <w:tcPr>
            <w:tcW w:w="532" w:type="pct"/>
            <w:vAlign w:val="center"/>
          </w:tcPr>
          <w:p w14:paraId="5B0AD722" w14:textId="52FAF572" w:rsidR="00850984" w:rsidRPr="0040277D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277D">
              <w:rPr>
                <w:rFonts w:ascii="Times New Roman" w:hAnsi="Times New Roman" w:cs="Times New Roman"/>
                <w:sz w:val="24"/>
                <w:szCs w:val="24"/>
              </w:rPr>
              <w:t>Zinc</w:t>
            </w:r>
          </w:p>
        </w:tc>
        <w:tc>
          <w:tcPr>
            <w:tcW w:w="358" w:type="pct"/>
            <w:vAlign w:val="center"/>
          </w:tcPr>
          <w:p w14:paraId="49EC0D6A" w14:textId="12E87767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301" w:type="pct"/>
            <w:vAlign w:val="center"/>
          </w:tcPr>
          <w:p w14:paraId="7FCB8215" w14:textId="2167C48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358" w:type="pct"/>
            <w:vAlign w:val="center"/>
          </w:tcPr>
          <w:p w14:paraId="3D4A5305" w14:textId="78532A2D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295" w:type="pct"/>
            <w:vAlign w:val="center"/>
          </w:tcPr>
          <w:p w14:paraId="675FB62A" w14:textId="762A3B88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358" w:type="pct"/>
            <w:vAlign w:val="center"/>
          </w:tcPr>
          <w:p w14:paraId="5DDC50CF" w14:textId="07E43D14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299" w:type="pct"/>
            <w:vAlign w:val="center"/>
          </w:tcPr>
          <w:p w14:paraId="6814F016" w14:textId="544D0CA1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358" w:type="pct"/>
            <w:vAlign w:val="center"/>
          </w:tcPr>
          <w:p w14:paraId="064B627F" w14:textId="4027941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300" w:type="pct"/>
            <w:vAlign w:val="center"/>
          </w:tcPr>
          <w:p w14:paraId="150E6833" w14:textId="68B97C4E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358" w:type="pct"/>
            <w:vAlign w:val="center"/>
          </w:tcPr>
          <w:p w14:paraId="64C019A2" w14:textId="015E1250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293" w:type="pct"/>
            <w:vAlign w:val="center"/>
          </w:tcPr>
          <w:p w14:paraId="38A44307" w14:textId="44503B1C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358" w:type="pct"/>
            <w:vAlign w:val="center"/>
          </w:tcPr>
          <w:p w14:paraId="10AC41F5" w14:textId="4E138A2F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304" w:type="pct"/>
            <w:vAlign w:val="center"/>
          </w:tcPr>
          <w:p w14:paraId="3B6B0263" w14:textId="02031AD9" w:rsidR="00850984" w:rsidRPr="005E1BE7" w:rsidRDefault="00850984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28" w:type="pct"/>
            <w:vAlign w:val="center"/>
          </w:tcPr>
          <w:p w14:paraId="21358B22" w14:textId="20F507FD" w:rsidR="00850984" w:rsidRPr="005E1BE7" w:rsidRDefault="009E175C" w:rsidP="005E1BE7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E1BE7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</w:tr>
    </w:tbl>
    <w:p w14:paraId="02AAB8A6" w14:textId="726950FD" w:rsidR="000C2F38" w:rsidRDefault="000C2F38" w:rsidP="000C2F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t>RTE, ready-to-eat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="000A561B">
        <w:rPr>
          <w:rFonts w:ascii="Times New Roman" w:hAnsi="Times New Roman" w:cs="Times New Roman"/>
          <w:sz w:val="24"/>
          <w:szCs w:val="24"/>
        </w:rPr>
        <w:t xml:space="preserve">NC, not calculable; </w:t>
      </w:r>
      <w:r w:rsidRPr="005E1BE7">
        <w:rPr>
          <w:rFonts w:ascii="Times New Roman" w:hAnsi="Times New Roman" w:cs="Times New Roman"/>
          <w:sz w:val="24"/>
          <w:szCs w:val="24"/>
        </w:rPr>
        <w:t>SE, standard error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5E1BE7">
        <w:rPr>
          <w:rFonts w:ascii="Times New Roman" w:hAnsi="Times New Roman" w:cs="Times New Roman"/>
          <w:sz w:val="24"/>
          <w:szCs w:val="24"/>
        </w:rPr>
        <w:t xml:space="preserve"> UL, upper tolerable level.</w:t>
      </w:r>
    </w:p>
    <w:p w14:paraId="6A7A6410" w14:textId="77777777" w:rsidR="000C2F38" w:rsidRDefault="000C2F38" w:rsidP="000C2F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7289D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E1BE7">
        <w:rPr>
          <w:rFonts w:ascii="Times New Roman" w:hAnsi="Times New Roman" w:cs="Times New Roman"/>
          <w:sz w:val="24"/>
          <w:szCs w:val="24"/>
        </w:rPr>
        <w:t xml:space="preserve"> </w:t>
      </w:r>
      <w:r w:rsidRPr="00E12F25">
        <w:rPr>
          <w:rFonts w:ascii="Times New Roman" w:hAnsi="Times New Roman" w:cs="Times New Roman"/>
          <w:sz w:val="24"/>
          <w:szCs w:val="24"/>
        </w:rPr>
        <w:t xml:space="preserve">Data are from the National Health and Nutrition Examination Survey </w:t>
      </w:r>
      <w:r>
        <w:rPr>
          <w:rFonts w:ascii="Times New Roman" w:hAnsi="Times New Roman" w:cs="Times New Roman"/>
          <w:sz w:val="24"/>
          <w:szCs w:val="24"/>
        </w:rPr>
        <w:t xml:space="preserve">(NHANES) </w:t>
      </w:r>
      <w:r w:rsidRPr="00E12F25">
        <w:rPr>
          <w:rFonts w:ascii="Times New Roman" w:hAnsi="Times New Roman" w:cs="Times New Roman"/>
          <w:sz w:val="24"/>
          <w:szCs w:val="24"/>
        </w:rPr>
        <w:t>2013-2014 excluding pregnant and lactating women</w:t>
      </w:r>
      <w:r>
        <w:rPr>
          <w:rFonts w:ascii="Times New Roman" w:hAnsi="Times New Roman" w:cs="Times New Roman"/>
          <w:sz w:val="24"/>
          <w:szCs w:val="24"/>
        </w:rPr>
        <w:t xml:space="preserve"> using</w:t>
      </w:r>
      <w:r w:rsidRPr="00E12F25">
        <w:rPr>
          <w:rFonts w:ascii="Times New Roman" w:hAnsi="Times New Roman" w:cs="Times New Roman"/>
          <w:sz w:val="24"/>
          <w:szCs w:val="24"/>
        </w:rPr>
        <w:t xml:space="preserve"> self-reported food intake from day one 24-hour food rec</w:t>
      </w:r>
      <w:r>
        <w:rPr>
          <w:rFonts w:ascii="Times New Roman" w:hAnsi="Times New Roman" w:cs="Times New Roman"/>
          <w:sz w:val="24"/>
          <w:szCs w:val="24"/>
        </w:rPr>
        <w:t>all</w:t>
      </w:r>
      <w:r w:rsidRPr="00E12F2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45D96A6" w14:textId="77777777" w:rsidR="000C2F38" w:rsidRDefault="000C2F38" w:rsidP="000C2F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 xml:space="preserve">Baseline values represent </w:t>
      </w:r>
      <w:r>
        <w:rPr>
          <w:rFonts w:ascii="Times New Roman" w:hAnsi="Times New Roman" w:cs="Times New Roman"/>
          <w:sz w:val="24"/>
          <w:szCs w:val="24"/>
        </w:rPr>
        <w:t>NHANES 2013-2014</w:t>
      </w:r>
      <w:r w:rsidRPr="005E1BE7">
        <w:rPr>
          <w:rFonts w:ascii="Times New Roman" w:hAnsi="Times New Roman" w:cs="Times New Roman"/>
          <w:sz w:val="24"/>
          <w:szCs w:val="24"/>
        </w:rPr>
        <w:t xml:space="preserve"> nutrient intak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569512B" w14:textId="77777777" w:rsidR="000C2F38" w:rsidRDefault="000C2F38" w:rsidP="000C2F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F2890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sz w:val="24"/>
          <w:szCs w:val="24"/>
        </w:rPr>
        <w:t xml:space="preserve"> For the zero fortification, we modeled removing all fortification of the nutrients listed in this table.</w:t>
      </w:r>
    </w:p>
    <w:p w14:paraId="745BC9FE" w14:textId="77777777" w:rsidR="000C2F38" w:rsidRDefault="000C2F38" w:rsidP="000C2F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3518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 w:rsidRPr="007835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the optimized fortification scenario, we modeled fortification levels of 10% of the daily value for vitamins A, C and D, riboflavin, niacin and calcium, and 20% of the daily value for thiamin, vitamins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and B</w:t>
      </w:r>
      <w:r w:rsidRPr="006931B8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, folic acid, iron and zinc.</w:t>
      </w:r>
    </w:p>
    <w:p w14:paraId="0060FA48" w14:textId="62FFAF4A" w:rsidR="000C2F38" w:rsidRDefault="000C2F38" w:rsidP="000C2F38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40277D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||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A561B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p values were calculated comparing the baseline results </w:t>
      </w:r>
      <w:r w:rsidR="000A561B">
        <w:rPr>
          <w:rFonts w:ascii="Times New Roman" w:hAnsi="Times New Roman" w:cs="Times New Roman"/>
          <w:color w:val="000000"/>
          <w:sz w:val="24"/>
          <w:szCs w:val="24"/>
        </w:rPr>
        <w:t>females and males</w:t>
      </w:r>
      <w:r w:rsidR="000A561B" w:rsidRPr="0088094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A561B" w:rsidRPr="00880946">
        <w:rPr>
          <w:rFonts w:ascii="Times New Roman" w:hAnsi="Times New Roman" w:cs="Times New Roman"/>
          <w:sz w:val="24"/>
          <w:szCs w:val="24"/>
          <w:shd w:val="clear" w:color="auto" w:fill="FFFFFF"/>
        </w:rPr>
        <w:t>using an approximate chi-square test. In cases with very low estimates and standard errors, normal approximations would not be appropriate, and p-values were not calculated</w:t>
      </w:r>
      <w:r w:rsidR="000A561B" w:rsidRPr="0088094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0A561B"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236E49F1" w14:textId="77777777" w:rsidR="000C2F38" w:rsidRDefault="000C2F38" w:rsidP="000C2F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0277D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¶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E1BE7">
        <w:rPr>
          <w:rFonts w:ascii="Times New Roman" w:hAnsi="Times New Roman" w:cs="Times New Roman"/>
          <w:sz w:val="24"/>
          <w:szCs w:val="24"/>
        </w:rPr>
        <w:t>Using the FNDDS 2013-2014, we considered 100% Niacin from fortification for fortified foods, 0% from unfortified and 75% from partially fortified foods.</w:t>
      </w:r>
    </w:p>
    <w:p w14:paraId="77917185" w14:textId="77777777" w:rsidR="000C2F38" w:rsidRDefault="000C2F38" w:rsidP="000C2F38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 w:rsidRPr="005E1BE7">
        <w:rPr>
          <w:rFonts w:ascii="Times New Roman" w:hAnsi="Times New Roman" w:cs="Times New Roman"/>
          <w:color w:val="000000"/>
          <w:sz w:val="24"/>
          <w:szCs w:val="24"/>
        </w:rPr>
        <w:t xml:space="preserve"> RTE cereal eaters are individuals who reported consuming any quantity of RTE cereal on Day 1 of their 24-hour dietary recall from the National Health and Nutrition Examination Survey (NHANES) 2013-2014.</w:t>
      </w:r>
    </w:p>
    <w:p w14:paraId="2A94FF86" w14:textId="6F324BC3" w:rsidR="00DD75B6" w:rsidRPr="000C2F38" w:rsidRDefault="001E5AD1" w:rsidP="000A561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C2F38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489B8310" w14:textId="5606830A" w:rsidR="00D13681" w:rsidRPr="00D13681" w:rsidRDefault="00DD75B6" w:rsidP="000A561B">
      <w:pPr>
        <w:pStyle w:val="EndNoteBibliography"/>
        <w:spacing w:after="0" w:line="360" w:lineRule="auto"/>
        <w:ind w:left="720" w:hanging="720"/>
      </w:pPr>
      <w:r w:rsidRPr="005E1BE7">
        <w:rPr>
          <w:szCs w:val="24"/>
        </w:rPr>
        <w:fldChar w:fldCharType="begin"/>
      </w:r>
      <w:r w:rsidRPr="005E1BE7">
        <w:rPr>
          <w:szCs w:val="24"/>
        </w:rPr>
        <w:instrText xml:space="preserve"> ADDIN EN.REFLIST </w:instrText>
      </w:r>
      <w:r w:rsidRPr="005E1BE7">
        <w:rPr>
          <w:szCs w:val="24"/>
        </w:rPr>
        <w:fldChar w:fldCharType="separate"/>
      </w:r>
      <w:r w:rsidR="00D13681" w:rsidRPr="00D13681">
        <w:t>1.</w:t>
      </w:r>
      <w:r w:rsidR="00D13681" w:rsidRPr="00D13681">
        <w:tab/>
        <w:t xml:space="preserve">U.S. Department of Health and Human Services, Food and Drug Administration, Center for Food Safety and Applied Nutrition. A Food Labeling Guide: Guidance for Industry </w:t>
      </w:r>
      <w:hyperlink r:id="rId4" w:history="1">
        <w:r w:rsidR="00D13681" w:rsidRPr="00D13681">
          <w:rPr>
            <w:rStyle w:val="Hyperlink"/>
          </w:rPr>
          <w:t>https://www.fda.gov/downloads/Food/GuidanceRegulation/GuidanceDocumentsRegulatoryInformation/UCM265446.pdf</w:t>
        </w:r>
      </w:hyperlink>
      <w:r w:rsidR="00D13681" w:rsidRPr="00D13681">
        <w:t xml:space="preserve"> </w:t>
      </w:r>
    </w:p>
    <w:p w14:paraId="43AC4164" w14:textId="77777777" w:rsidR="00D13681" w:rsidRPr="00D13681" w:rsidRDefault="00D13681" w:rsidP="000A561B">
      <w:pPr>
        <w:pStyle w:val="EndNoteBibliography"/>
        <w:spacing w:line="360" w:lineRule="auto"/>
        <w:ind w:left="720" w:hanging="720"/>
      </w:pPr>
      <w:r w:rsidRPr="00D13681">
        <w:t>2.</w:t>
      </w:r>
      <w:r w:rsidRPr="00D13681">
        <w:tab/>
        <w:t>Food Labeling: Revisions of the Nutrition and Supplement Facts Label [DoHaHSFaD Administration, editor]. Federal Registry.</w:t>
      </w:r>
    </w:p>
    <w:p w14:paraId="5804B937" w14:textId="10FFE2CB" w:rsidR="00BC1ED8" w:rsidRPr="005E1BE7" w:rsidRDefault="00DD75B6" w:rsidP="000A561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E1BE7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BC1ED8" w:rsidRPr="005E1BE7" w:rsidSect="00F7274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 (3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p2f5efr0r5ecef0vjvtw582zatepxrvzvf&quot;&gt;My EndNote Library&lt;record-ids&gt;&lt;item&gt;73&lt;/item&gt;&lt;item&gt;105&lt;/item&gt;&lt;/record-ids&gt;&lt;/item&gt;&lt;/Libraries&gt;"/>
  </w:docVars>
  <w:rsids>
    <w:rsidRoot w:val="00BC1ED8"/>
    <w:rsid w:val="0000096F"/>
    <w:rsid w:val="00002604"/>
    <w:rsid w:val="00004C6E"/>
    <w:rsid w:val="00007095"/>
    <w:rsid w:val="00016FF0"/>
    <w:rsid w:val="00024451"/>
    <w:rsid w:val="0002510B"/>
    <w:rsid w:val="000267A8"/>
    <w:rsid w:val="00026D48"/>
    <w:rsid w:val="00034025"/>
    <w:rsid w:val="0003602D"/>
    <w:rsid w:val="00040716"/>
    <w:rsid w:val="00042F4D"/>
    <w:rsid w:val="000437B6"/>
    <w:rsid w:val="0004571F"/>
    <w:rsid w:val="0005348C"/>
    <w:rsid w:val="000544D9"/>
    <w:rsid w:val="0006244C"/>
    <w:rsid w:val="00067DDA"/>
    <w:rsid w:val="00072C42"/>
    <w:rsid w:val="000731E4"/>
    <w:rsid w:val="00074D64"/>
    <w:rsid w:val="00077BF7"/>
    <w:rsid w:val="00084257"/>
    <w:rsid w:val="00086C4A"/>
    <w:rsid w:val="00091B54"/>
    <w:rsid w:val="00096595"/>
    <w:rsid w:val="000A0D1D"/>
    <w:rsid w:val="000A36D5"/>
    <w:rsid w:val="000A4DA7"/>
    <w:rsid w:val="000A561B"/>
    <w:rsid w:val="000A682B"/>
    <w:rsid w:val="000A7509"/>
    <w:rsid w:val="000B162A"/>
    <w:rsid w:val="000B7491"/>
    <w:rsid w:val="000C00E9"/>
    <w:rsid w:val="000C17B3"/>
    <w:rsid w:val="000C2F23"/>
    <w:rsid w:val="000C2F38"/>
    <w:rsid w:val="000C3A29"/>
    <w:rsid w:val="000C3C93"/>
    <w:rsid w:val="000C52F8"/>
    <w:rsid w:val="000D2C7E"/>
    <w:rsid w:val="000D3891"/>
    <w:rsid w:val="000E7EFB"/>
    <w:rsid w:val="000F2890"/>
    <w:rsid w:val="000F39BD"/>
    <w:rsid w:val="000F4061"/>
    <w:rsid w:val="000F49D7"/>
    <w:rsid w:val="000F63C2"/>
    <w:rsid w:val="000F776A"/>
    <w:rsid w:val="0010710E"/>
    <w:rsid w:val="001079D4"/>
    <w:rsid w:val="00110578"/>
    <w:rsid w:val="00114B41"/>
    <w:rsid w:val="0012039B"/>
    <w:rsid w:val="00120413"/>
    <w:rsid w:val="00122AA1"/>
    <w:rsid w:val="00125DC9"/>
    <w:rsid w:val="00132118"/>
    <w:rsid w:val="0013257A"/>
    <w:rsid w:val="001327BD"/>
    <w:rsid w:val="001341C5"/>
    <w:rsid w:val="00137B3F"/>
    <w:rsid w:val="00137D0D"/>
    <w:rsid w:val="001467E7"/>
    <w:rsid w:val="00156424"/>
    <w:rsid w:val="00165218"/>
    <w:rsid w:val="00166FFB"/>
    <w:rsid w:val="001729C1"/>
    <w:rsid w:val="00176494"/>
    <w:rsid w:val="00186A29"/>
    <w:rsid w:val="001939B3"/>
    <w:rsid w:val="00197431"/>
    <w:rsid w:val="001A3CAC"/>
    <w:rsid w:val="001A4D90"/>
    <w:rsid w:val="001A75BB"/>
    <w:rsid w:val="001B0905"/>
    <w:rsid w:val="001B1CA3"/>
    <w:rsid w:val="001B4803"/>
    <w:rsid w:val="001B4DD7"/>
    <w:rsid w:val="001B659A"/>
    <w:rsid w:val="001B65EF"/>
    <w:rsid w:val="001B6ED1"/>
    <w:rsid w:val="001B79F3"/>
    <w:rsid w:val="001C0110"/>
    <w:rsid w:val="001C2464"/>
    <w:rsid w:val="001C278F"/>
    <w:rsid w:val="001D1DA8"/>
    <w:rsid w:val="001D44B4"/>
    <w:rsid w:val="001E118F"/>
    <w:rsid w:val="001E5AD1"/>
    <w:rsid w:val="001F54CD"/>
    <w:rsid w:val="001F5DA3"/>
    <w:rsid w:val="001F61DA"/>
    <w:rsid w:val="00203B9B"/>
    <w:rsid w:val="00203F35"/>
    <w:rsid w:val="00204CD6"/>
    <w:rsid w:val="00204E3F"/>
    <w:rsid w:val="002056D6"/>
    <w:rsid w:val="00206740"/>
    <w:rsid w:val="00206AB0"/>
    <w:rsid w:val="002106CB"/>
    <w:rsid w:val="002133E3"/>
    <w:rsid w:val="00222ABD"/>
    <w:rsid w:val="00222B72"/>
    <w:rsid w:val="00222CED"/>
    <w:rsid w:val="00224B98"/>
    <w:rsid w:val="00225992"/>
    <w:rsid w:val="00225F0A"/>
    <w:rsid w:val="00230282"/>
    <w:rsid w:val="002304D1"/>
    <w:rsid w:val="002307DF"/>
    <w:rsid w:val="002369D9"/>
    <w:rsid w:val="00241557"/>
    <w:rsid w:val="00242407"/>
    <w:rsid w:val="002469C0"/>
    <w:rsid w:val="00255765"/>
    <w:rsid w:val="002577B1"/>
    <w:rsid w:val="00270B66"/>
    <w:rsid w:val="0027243C"/>
    <w:rsid w:val="00273CE2"/>
    <w:rsid w:val="002755AA"/>
    <w:rsid w:val="002774A9"/>
    <w:rsid w:val="00277CE6"/>
    <w:rsid w:val="00277D03"/>
    <w:rsid w:val="00280063"/>
    <w:rsid w:val="00280E3E"/>
    <w:rsid w:val="00283F6E"/>
    <w:rsid w:val="0028407A"/>
    <w:rsid w:val="002841A9"/>
    <w:rsid w:val="00284A38"/>
    <w:rsid w:val="00285D1A"/>
    <w:rsid w:val="0029262C"/>
    <w:rsid w:val="00292759"/>
    <w:rsid w:val="002A1B20"/>
    <w:rsid w:val="002A2071"/>
    <w:rsid w:val="002A492F"/>
    <w:rsid w:val="002A7882"/>
    <w:rsid w:val="002C130D"/>
    <w:rsid w:val="002E089C"/>
    <w:rsid w:val="002F3A50"/>
    <w:rsid w:val="002F5070"/>
    <w:rsid w:val="002F6253"/>
    <w:rsid w:val="00311EE1"/>
    <w:rsid w:val="00312726"/>
    <w:rsid w:val="00321069"/>
    <w:rsid w:val="0033553F"/>
    <w:rsid w:val="00336D89"/>
    <w:rsid w:val="0033721F"/>
    <w:rsid w:val="0034069A"/>
    <w:rsid w:val="00346424"/>
    <w:rsid w:val="00353671"/>
    <w:rsid w:val="00357731"/>
    <w:rsid w:val="00357F8B"/>
    <w:rsid w:val="00362D39"/>
    <w:rsid w:val="00363A6E"/>
    <w:rsid w:val="00363B00"/>
    <w:rsid w:val="00373460"/>
    <w:rsid w:val="003751B3"/>
    <w:rsid w:val="00382482"/>
    <w:rsid w:val="00384F62"/>
    <w:rsid w:val="00391CD4"/>
    <w:rsid w:val="00392CDE"/>
    <w:rsid w:val="00396D57"/>
    <w:rsid w:val="003A0044"/>
    <w:rsid w:val="003A1C67"/>
    <w:rsid w:val="003A2CC1"/>
    <w:rsid w:val="003A2E57"/>
    <w:rsid w:val="003A7CB2"/>
    <w:rsid w:val="003B111D"/>
    <w:rsid w:val="003B5294"/>
    <w:rsid w:val="003B6538"/>
    <w:rsid w:val="003C1744"/>
    <w:rsid w:val="003C53E3"/>
    <w:rsid w:val="003D35FA"/>
    <w:rsid w:val="003F4035"/>
    <w:rsid w:val="00401E80"/>
    <w:rsid w:val="0040277D"/>
    <w:rsid w:val="00403888"/>
    <w:rsid w:val="00403CBF"/>
    <w:rsid w:val="004046AB"/>
    <w:rsid w:val="00404FCC"/>
    <w:rsid w:val="00405410"/>
    <w:rsid w:val="00405717"/>
    <w:rsid w:val="0041007C"/>
    <w:rsid w:val="0041172B"/>
    <w:rsid w:val="00417BA3"/>
    <w:rsid w:val="00426BEB"/>
    <w:rsid w:val="00436774"/>
    <w:rsid w:val="00440FF7"/>
    <w:rsid w:val="00444D5F"/>
    <w:rsid w:val="00450D98"/>
    <w:rsid w:val="00454408"/>
    <w:rsid w:val="00456E21"/>
    <w:rsid w:val="00460BAB"/>
    <w:rsid w:val="0046380E"/>
    <w:rsid w:val="0047715D"/>
    <w:rsid w:val="00477CE4"/>
    <w:rsid w:val="00481DB6"/>
    <w:rsid w:val="0048326D"/>
    <w:rsid w:val="00484B6D"/>
    <w:rsid w:val="00487887"/>
    <w:rsid w:val="00494413"/>
    <w:rsid w:val="004974F5"/>
    <w:rsid w:val="004B0634"/>
    <w:rsid w:val="004C3E3E"/>
    <w:rsid w:val="004C588E"/>
    <w:rsid w:val="004D14F9"/>
    <w:rsid w:val="004D3633"/>
    <w:rsid w:val="004E00CE"/>
    <w:rsid w:val="004E3D11"/>
    <w:rsid w:val="004E3EDA"/>
    <w:rsid w:val="004F0C5E"/>
    <w:rsid w:val="004F172C"/>
    <w:rsid w:val="004F3569"/>
    <w:rsid w:val="0050170C"/>
    <w:rsid w:val="00505EEE"/>
    <w:rsid w:val="00514E48"/>
    <w:rsid w:val="0051534D"/>
    <w:rsid w:val="00520E0F"/>
    <w:rsid w:val="005220C6"/>
    <w:rsid w:val="005248C6"/>
    <w:rsid w:val="005275C1"/>
    <w:rsid w:val="00527F00"/>
    <w:rsid w:val="00530186"/>
    <w:rsid w:val="00530ADD"/>
    <w:rsid w:val="00536B7B"/>
    <w:rsid w:val="0054033A"/>
    <w:rsid w:val="0054048D"/>
    <w:rsid w:val="00542F5D"/>
    <w:rsid w:val="00542FB1"/>
    <w:rsid w:val="00543BD7"/>
    <w:rsid w:val="00544912"/>
    <w:rsid w:val="00550161"/>
    <w:rsid w:val="00551CB9"/>
    <w:rsid w:val="00552637"/>
    <w:rsid w:val="00552A1B"/>
    <w:rsid w:val="00552CA9"/>
    <w:rsid w:val="00553A33"/>
    <w:rsid w:val="005540EC"/>
    <w:rsid w:val="005541E0"/>
    <w:rsid w:val="00555A66"/>
    <w:rsid w:val="00556608"/>
    <w:rsid w:val="005628BB"/>
    <w:rsid w:val="0056528D"/>
    <w:rsid w:val="00567CFE"/>
    <w:rsid w:val="005734AD"/>
    <w:rsid w:val="00580299"/>
    <w:rsid w:val="00586CDB"/>
    <w:rsid w:val="00590B92"/>
    <w:rsid w:val="005918BF"/>
    <w:rsid w:val="00592C8F"/>
    <w:rsid w:val="00597B15"/>
    <w:rsid w:val="005A4786"/>
    <w:rsid w:val="005B2FC4"/>
    <w:rsid w:val="005C07B7"/>
    <w:rsid w:val="005C6805"/>
    <w:rsid w:val="005D0A51"/>
    <w:rsid w:val="005D2931"/>
    <w:rsid w:val="005D69E8"/>
    <w:rsid w:val="005E1BE7"/>
    <w:rsid w:val="005E3BCA"/>
    <w:rsid w:val="005E6C64"/>
    <w:rsid w:val="005E772C"/>
    <w:rsid w:val="005F3099"/>
    <w:rsid w:val="005F3EF4"/>
    <w:rsid w:val="00603F61"/>
    <w:rsid w:val="00606DE4"/>
    <w:rsid w:val="00610243"/>
    <w:rsid w:val="00612173"/>
    <w:rsid w:val="0061400B"/>
    <w:rsid w:val="00614470"/>
    <w:rsid w:val="00620A94"/>
    <w:rsid w:val="00625B8E"/>
    <w:rsid w:val="0062784B"/>
    <w:rsid w:val="00630B63"/>
    <w:rsid w:val="006321EB"/>
    <w:rsid w:val="006349AB"/>
    <w:rsid w:val="006363C0"/>
    <w:rsid w:val="00642E96"/>
    <w:rsid w:val="006460FF"/>
    <w:rsid w:val="00646555"/>
    <w:rsid w:val="00646CB5"/>
    <w:rsid w:val="00650C45"/>
    <w:rsid w:val="00652F4B"/>
    <w:rsid w:val="0067070A"/>
    <w:rsid w:val="006739AB"/>
    <w:rsid w:val="00674183"/>
    <w:rsid w:val="00676BD2"/>
    <w:rsid w:val="006814AA"/>
    <w:rsid w:val="00682233"/>
    <w:rsid w:val="00682962"/>
    <w:rsid w:val="00684EBD"/>
    <w:rsid w:val="006867DA"/>
    <w:rsid w:val="0068754A"/>
    <w:rsid w:val="00690B7A"/>
    <w:rsid w:val="006926DB"/>
    <w:rsid w:val="00696512"/>
    <w:rsid w:val="006A07C4"/>
    <w:rsid w:val="006A2863"/>
    <w:rsid w:val="006A53C7"/>
    <w:rsid w:val="006B0807"/>
    <w:rsid w:val="006B1EBC"/>
    <w:rsid w:val="006B25F4"/>
    <w:rsid w:val="006B5BB8"/>
    <w:rsid w:val="006C238A"/>
    <w:rsid w:val="006C25BE"/>
    <w:rsid w:val="006C656C"/>
    <w:rsid w:val="006C6DD5"/>
    <w:rsid w:val="006C7081"/>
    <w:rsid w:val="006D124A"/>
    <w:rsid w:val="006D5D59"/>
    <w:rsid w:val="006D66BC"/>
    <w:rsid w:val="006E0178"/>
    <w:rsid w:val="006F15C2"/>
    <w:rsid w:val="006F4E3F"/>
    <w:rsid w:val="006F683B"/>
    <w:rsid w:val="006F703A"/>
    <w:rsid w:val="00703EE3"/>
    <w:rsid w:val="00703F2C"/>
    <w:rsid w:val="007111B2"/>
    <w:rsid w:val="00715B13"/>
    <w:rsid w:val="00715B78"/>
    <w:rsid w:val="00733198"/>
    <w:rsid w:val="00736AE0"/>
    <w:rsid w:val="00746EEB"/>
    <w:rsid w:val="0074710D"/>
    <w:rsid w:val="00751F8A"/>
    <w:rsid w:val="00751FDD"/>
    <w:rsid w:val="007533DC"/>
    <w:rsid w:val="0075505D"/>
    <w:rsid w:val="00766150"/>
    <w:rsid w:val="00766D79"/>
    <w:rsid w:val="00770D7F"/>
    <w:rsid w:val="00774FAF"/>
    <w:rsid w:val="007815A3"/>
    <w:rsid w:val="00783518"/>
    <w:rsid w:val="00784665"/>
    <w:rsid w:val="0078632F"/>
    <w:rsid w:val="00786583"/>
    <w:rsid w:val="007873FD"/>
    <w:rsid w:val="0079206B"/>
    <w:rsid w:val="00793A0E"/>
    <w:rsid w:val="007962D5"/>
    <w:rsid w:val="00797624"/>
    <w:rsid w:val="007A0976"/>
    <w:rsid w:val="007A12DE"/>
    <w:rsid w:val="007A328B"/>
    <w:rsid w:val="007A55F9"/>
    <w:rsid w:val="007A79D3"/>
    <w:rsid w:val="007B128D"/>
    <w:rsid w:val="007B48E8"/>
    <w:rsid w:val="007B5BA8"/>
    <w:rsid w:val="007B7CB6"/>
    <w:rsid w:val="007C10DE"/>
    <w:rsid w:val="007C1686"/>
    <w:rsid w:val="007C25B1"/>
    <w:rsid w:val="007C2929"/>
    <w:rsid w:val="007C4129"/>
    <w:rsid w:val="007C4565"/>
    <w:rsid w:val="007C5F3F"/>
    <w:rsid w:val="007C7C68"/>
    <w:rsid w:val="007D1BEB"/>
    <w:rsid w:val="007D327B"/>
    <w:rsid w:val="007D39C0"/>
    <w:rsid w:val="007D56C3"/>
    <w:rsid w:val="007E0535"/>
    <w:rsid w:val="007E2ECF"/>
    <w:rsid w:val="00826E54"/>
    <w:rsid w:val="00830B76"/>
    <w:rsid w:val="008319DB"/>
    <w:rsid w:val="0083752D"/>
    <w:rsid w:val="00840017"/>
    <w:rsid w:val="008410B1"/>
    <w:rsid w:val="00843535"/>
    <w:rsid w:val="00845974"/>
    <w:rsid w:val="00847368"/>
    <w:rsid w:val="00850984"/>
    <w:rsid w:val="00852233"/>
    <w:rsid w:val="00854E59"/>
    <w:rsid w:val="00855274"/>
    <w:rsid w:val="00871A0C"/>
    <w:rsid w:val="00872C8F"/>
    <w:rsid w:val="00880946"/>
    <w:rsid w:val="008810AD"/>
    <w:rsid w:val="008833B3"/>
    <w:rsid w:val="00883575"/>
    <w:rsid w:val="0089100B"/>
    <w:rsid w:val="0089204B"/>
    <w:rsid w:val="00893DEE"/>
    <w:rsid w:val="0089552E"/>
    <w:rsid w:val="00897D33"/>
    <w:rsid w:val="008A0567"/>
    <w:rsid w:val="008A0696"/>
    <w:rsid w:val="008A08C0"/>
    <w:rsid w:val="008A11C7"/>
    <w:rsid w:val="008A1F4B"/>
    <w:rsid w:val="008A3A01"/>
    <w:rsid w:val="008A4B01"/>
    <w:rsid w:val="008A560A"/>
    <w:rsid w:val="008A7764"/>
    <w:rsid w:val="008B0A85"/>
    <w:rsid w:val="008C2996"/>
    <w:rsid w:val="008D3AA2"/>
    <w:rsid w:val="008D5575"/>
    <w:rsid w:val="008D6D0A"/>
    <w:rsid w:val="008D74A5"/>
    <w:rsid w:val="008E1151"/>
    <w:rsid w:val="008E1278"/>
    <w:rsid w:val="008E6B71"/>
    <w:rsid w:val="008E71A1"/>
    <w:rsid w:val="008F2395"/>
    <w:rsid w:val="008F6B0B"/>
    <w:rsid w:val="008F6DF1"/>
    <w:rsid w:val="00902792"/>
    <w:rsid w:val="00905308"/>
    <w:rsid w:val="00914E83"/>
    <w:rsid w:val="00915EEA"/>
    <w:rsid w:val="009168B4"/>
    <w:rsid w:val="00917064"/>
    <w:rsid w:val="00922C8C"/>
    <w:rsid w:val="009237EB"/>
    <w:rsid w:val="0092530E"/>
    <w:rsid w:val="00926C2D"/>
    <w:rsid w:val="00926F80"/>
    <w:rsid w:val="009302BD"/>
    <w:rsid w:val="00930857"/>
    <w:rsid w:val="009309DB"/>
    <w:rsid w:val="00934519"/>
    <w:rsid w:val="0093661C"/>
    <w:rsid w:val="0093779A"/>
    <w:rsid w:val="00941000"/>
    <w:rsid w:val="00946F17"/>
    <w:rsid w:val="0095025A"/>
    <w:rsid w:val="0095072F"/>
    <w:rsid w:val="00955F07"/>
    <w:rsid w:val="00956C06"/>
    <w:rsid w:val="009572F9"/>
    <w:rsid w:val="0096698F"/>
    <w:rsid w:val="009738ED"/>
    <w:rsid w:val="00974387"/>
    <w:rsid w:val="00977C11"/>
    <w:rsid w:val="00986D88"/>
    <w:rsid w:val="00990254"/>
    <w:rsid w:val="00993B09"/>
    <w:rsid w:val="00994481"/>
    <w:rsid w:val="009A01A0"/>
    <w:rsid w:val="009B07A0"/>
    <w:rsid w:val="009B3B79"/>
    <w:rsid w:val="009B3E5B"/>
    <w:rsid w:val="009B4180"/>
    <w:rsid w:val="009C1434"/>
    <w:rsid w:val="009C2281"/>
    <w:rsid w:val="009C4C7F"/>
    <w:rsid w:val="009D107B"/>
    <w:rsid w:val="009D5898"/>
    <w:rsid w:val="009E175C"/>
    <w:rsid w:val="009E3614"/>
    <w:rsid w:val="009E7235"/>
    <w:rsid w:val="009F14DA"/>
    <w:rsid w:val="009F28A2"/>
    <w:rsid w:val="009F4197"/>
    <w:rsid w:val="009F4DD9"/>
    <w:rsid w:val="009F6DBD"/>
    <w:rsid w:val="009F6DCA"/>
    <w:rsid w:val="009F7311"/>
    <w:rsid w:val="009F7BDF"/>
    <w:rsid w:val="00A0179A"/>
    <w:rsid w:val="00A0185C"/>
    <w:rsid w:val="00A0221B"/>
    <w:rsid w:val="00A0289B"/>
    <w:rsid w:val="00A03E7D"/>
    <w:rsid w:val="00A110CC"/>
    <w:rsid w:val="00A118DF"/>
    <w:rsid w:val="00A1533D"/>
    <w:rsid w:val="00A157E1"/>
    <w:rsid w:val="00A20236"/>
    <w:rsid w:val="00A269FA"/>
    <w:rsid w:val="00A37C97"/>
    <w:rsid w:val="00A41D37"/>
    <w:rsid w:val="00A43E18"/>
    <w:rsid w:val="00A45B32"/>
    <w:rsid w:val="00A47051"/>
    <w:rsid w:val="00A64A3E"/>
    <w:rsid w:val="00A71A7B"/>
    <w:rsid w:val="00A73EB3"/>
    <w:rsid w:val="00A75E8E"/>
    <w:rsid w:val="00A76D95"/>
    <w:rsid w:val="00A8057A"/>
    <w:rsid w:val="00A813EA"/>
    <w:rsid w:val="00A83092"/>
    <w:rsid w:val="00A84333"/>
    <w:rsid w:val="00A86F52"/>
    <w:rsid w:val="00A91151"/>
    <w:rsid w:val="00A92EE5"/>
    <w:rsid w:val="00A95A35"/>
    <w:rsid w:val="00A96A99"/>
    <w:rsid w:val="00AA2806"/>
    <w:rsid w:val="00AB5CBA"/>
    <w:rsid w:val="00AB5DC9"/>
    <w:rsid w:val="00AB7AB6"/>
    <w:rsid w:val="00AC07B8"/>
    <w:rsid w:val="00AC7588"/>
    <w:rsid w:val="00AD2899"/>
    <w:rsid w:val="00AD7FDF"/>
    <w:rsid w:val="00AE1E04"/>
    <w:rsid w:val="00AE41EA"/>
    <w:rsid w:val="00AE4FFE"/>
    <w:rsid w:val="00AE6AD4"/>
    <w:rsid w:val="00AF37EF"/>
    <w:rsid w:val="00AF56B1"/>
    <w:rsid w:val="00AF56E8"/>
    <w:rsid w:val="00AF7237"/>
    <w:rsid w:val="00B00B8F"/>
    <w:rsid w:val="00B05F94"/>
    <w:rsid w:val="00B142B9"/>
    <w:rsid w:val="00B16987"/>
    <w:rsid w:val="00B20B85"/>
    <w:rsid w:val="00B23A1C"/>
    <w:rsid w:val="00B323EB"/>
    <w:rsid w:val="00B32DB4"/>
    <w:rsid w:val="00B33751"/>
    <w:rsid w:val="00B37239"/>
    <w:rsid w:val="00B409E4"/>
    <w:rsid w:val="00B450DD"/>
    <w:rsid w:val="00B45880"/>
    <w:rsid w:val="00B50327"/>
    <w:rsid w:val="00B503B9"/>
    <w:rsid w:val="00B54153"/>
    <w:rsid w:val="00B550C6"/>
    <w:rsid w:val="00B5777B"/>
    <w:rsid w:val="00B63EE6"/>
    <w:rsid w:val="00B658AB"/>
    <w:rsid w:val="00B80AF0"/>
    <w:rsid w:val="00B81F12"/>
    <w:rsid w:val="00B83B52"/>
    <w:rsid w:val="00B84287"/>
    <w:rsid w:val="00B85B7F"/>
    <w:rsid w:val="00B91065"/>
    <w:rsid w:val="00B96420"/>
    <w:rsid w:val="00B9751F"/>
    <w:rsid w:val="00B9770B"/>
    <w:rsid w:val="00BA081F"/>
    <w:rsid w:val="00BA18F9"/>
    <w:rsid w:val="00BA4C4A"/>
    <w:rsid w:val="00BA5C00"/>
    <w:rsid w:val="00BA6BB9"/>
    <w:rsid w:val="00BA73DB"/>
    <w:rsid w:val="00BB0887"/>
    <w:rsid w:val="00BB3E1F"/>
    <w:rsid w:val="00BB7CAB"/>
    <w:rsid w:val="00BC1403"/>
    <w:rsid w:val="00BC1ED8"/>
    <w:rsid w:val="00BC55BB"/>
    <w:rsid w:val="00BC7238"/>
    <w:rsid w:val="00BD1CE2"/>
    <w:rsid w:val="00BD3B96"/>
    <w:rsid w:val="00BD4555"/>
    <w:rsid w:val="00BD49B0"/>
    <w:rsid w:val="00BD7098"/>
    <w:rsid w:val="00BE16E3"/>
    <w:rsid w:val="00BE29FA"/>
    <w:rsid w:val="00BE6924"/>
    <w:rsid w:val="00BF45E3"/>
    <w:rsid w:val="00C00232"/>
    <w:rsid w:val="00C009F8"/>
    <w:rsid w:val="00C02147"/>
    <w:rsid w:val="00C04F35"/>
    <w:rsid w:val="00C10835"/>
    <w:rsid w:val="00C2694E"/>
    <w:rsid w:val="00C34919"/>
    <w:rsid w:val="00C3638B"/>
    <w:rsid w:val="00C40397"/>
    <w:rsid w:val="00C40BDC"/>
    <w:rsid w:val="00C432EE"/>
    <w:rsid w:val="00C445CC"/>
    <w:rsid w:val="00C51313"/>
    <w:rsid w:val="00C52E26"/>
    <w:rsid w:val="00C55257"/>
    <w:rsid w:val="00C6210E"/>
    <w:rsid w:val="00C62220"/>
    <w:rsid w:val="00C648D1"/>
    <w:rsid w:val="00C66BDA"/>
    <w:rsid w:val="00C670D2"/>
    <w:rsid w:val="00C71959"/>
    <w:rsid w:val="00C72873"/>
    <w:rsid w:val="00C7708C"/>
    <w:rsid w:val="00C80543"/>
    <w:rsid w:val="00C82BA0"/>
    <w:rsid w:val="00C842F4"/>
    <w:rsid w:val="00C84A8D"/>
    <w:rsid w:val="00C86112"/>
    <w:rsid w:val="00C94AB4"/>
    <w:rsid w:val="00C97E99"/>
    <w:rsid w:val="00CA01A2"/>
    <w:rsid w:val="00CA5BA4"/>
    <w:rsid w:val="00CA78AF"/>
    <w:rsid w:val="00CB18F3"/>
    <w:rsid w:val="00CC0906"/>
    <w:rsid w:val="00CC0D80"/>
    <w:rsid w:val="00CC3E23"/>
    <w:rsid w:val="00CC4910"/>
    <w:rsid w:val="00CC7B27"/>
    <w:rsid w:val="00CC7DB6"/>
    <w:rsid w:val="00CD6D3F"/>
    <w:rsid w:val="00CE0A82"/>
    <w:rsid w:val="00CE17B6"/>
    <w:rsid w:val="00CE1D4D"/>
    <w:rsid w:val="00CF2A10"/>
    <w:rsid w:val="00CF3897"/>
    <w:rsid w:val="00D00480"/>
    <w:rsid w:val="00D03FF2"/>
    <w:rsid w:val="00D04899"/>
    <w:rsid w:val="00D10861"/>
    <w:rsid w:val="00D121D7"/>
    <w:rsid w:val="00D13681"/>
    <w:rsid w:val="00D22597"/>
    <w:rsid w:val="00D270E3"/>
    <w:rsid w:val="00D272BC"/>
    <w:rsid w:val="00D31E7A"/>
    <w:rsid w:val="00D32338"/>
    <w:rsid w:val="00D446A6"/>
    <w:rsid w:val="00D50AB6"/>
    <w:rsid w:val="00D55B10"/>
    <w:rsid w:val="00D55F6C"/>
    <w:rsid w:val="00D56B62"/>
    <w:rsid w:val="00D61A89"/>
    <w:rsid w:val="00D84630"/>
    <w:rsid w:val="00D84FA2"/>
    <w:rsid w:val="00D87C46"/>
    <w:rsid w:val="00D90493"/>
    <w:rsid w:val="00D931A4"/>
    <w:rsid w:val="00DA16FC"/>
    <w:rsid w:val="00DA4BDE"/>
    <w:rsid w:val="00DA5366"/>
    <w:rsid w:val="00DA586D"/>
    <w:rsid w:val="00DB5894"/>
    <w:rsid w:val="00DB65EB"/>
    <w:rsid w:val="00DB65F8"/>
    <w:rsid w:val="00DC672A"/>
    <w:rsid w:val="00DC7022"/>
    <w:rsid w:val="00DC708A"/>
    <w:rsid w:val="00DD75B6"/>
    <w:rsid w:val="00DE4A71"/>
    <w:rsid w:val="00DF4207"/>
    <w:rsid w:val="00DF4261"/>
    <w:rsid w:val="00E02E35"/>
    <w:rsid w:val="00E02F61"/>
    <w:rsid w:val="00E0316D"/>
    <w:rsid w:val="00E062CE"/>
    <w:rsid w:val="00E11A55"/>
    <w:rsid w:val="00E12ABD"/>
    <w:rsid w:val="00E1498E"/>
    <w:rsid w:val="00E264F2"/>
    <w:rsid w:val="00E31E9F"/>
    <w:rsid w:val="00E334A3"/>
    <w:rsid w:val="00E3624B"/>
    <w:rsid w:val="00E40673"/>
    <w:rsid w:val="00E413D0"/>
    <w:rsid w:val="00E46957"/>
    <w:rsid w:val="00E46EB0"/>
    <w:rsid w:val="00E46F2E"/>
    <w:rsid w:val="00E519E6"/>
    <w:rsid w:val="00E533F5"/>
    <w:rsid w:val="00E535C5"/>
    <w:rsid w:val="00E54F5F"/>
    <w:rsid w:val="00E57504"/>
    <w:rsid w:val="00E62E79"/>
    <w:rsid w:val="00E66D1E"/>
    <w:rsid w:val="00E71849"/>
    <w:rsid w:val="00E718DE"/>
    <w:rsid w:val="00E72214"/>
    <w:rsid w:val="00E7289D"/>
    <w:rsid w:val="00E736B7"/>
    <w:rsid w:val="00E828E3"/>
    <w:rsid w:val="00E87158"/>
    <w:rsid w:val="00E926C7"/>
    <w:rsid w:val="00EA0866"/>
    <w:rsid w:val="00EA1FDA"/>
    <w:rsid w:val="00EA29C3"/>
    <w:rsid w:val="00EA35EA"/>
    <w:rsid w:val="00EA4631"/>
    <w:rsid w:val="00EA4B7B"/>
    <w:rsid w:val="00EA6DCE"/>
    <w:rsid w:val="00EA77F7"/>
    <w:rsid w:val="00EB1EBB"/>
    <w:rsid w:val="00EB2EC0"/>
    <w:rsid w:val="00EC4F2D"/>
    <w:rsid w:val="00EC57FD"/>
    <w:rsid w:val="00EC6EA7"/>
    <w:rsid w:val="00ED15F2"/>
    <w:rsid w:val="00ED48B2"/>
    <w:rsid w:val="00EE4D4E"/>
    <w:rsid w:val="00EE4DEC"/>
    <w:rsid w:val="00EE555A"/>
    <w:rsid w:val="00EF0584"/>
    <w:rsid w:val="00EF7385"/>
    <w:rsid w:val="00F073C2"/>
    <w:rsid w:val="00F12529"/>
    <w:rsid w:val="00F12A92"/>
    <w:rsid w:val="00F12CBF"/>
    <w:rsid w:val="00F14417"/>
    <w:rsid w:val="00F168F4"/>
    <w:rsid w:val="00F228A1"/>
    <w:rsid w:val="00F35F20"/>
    <w:rsid w:val="00F40516"/>
    <w:rsid w:val="00F426E6"/>
    <w:rsid w:val="00F430E7"/>
    <w:rsid w:val="00F43804"/>
    <w:rsid w:val="00F46D67"/>
    <w:rsid w:val="00F512AE"/>
    <w:rsid w:val="00F51337"/>
    <w:rsid w:val="00F54C09"/>
    <w:rsid w:val="00F56E89"/>
    <w:rsid w:val="00F57EC3"/>
    <w:rsid w:val="00F67573"/>
    <w:rsid w:val="00F7274B"/>
    <w:rsid w:val="00F7329D"/>
    <w:rsid w:val="00F73453"/>
    <w:rsid w:val="00F824DF"/>
    <w:rsid w:val="00F83459"/>
    <w:rsid w:val="00F92C61"/>
    <w:rsid w:val="00F94486"/>
    <w:rsid w:val="00FA196D"/>
    <w:rsid w:val="00FA32CD"/>
    <w:rsid w:val="00FB2931"/>
    <w:rsid w:val="00FB30C8"/>
    <w:rsid w:val="00FB353C"/>
    <w:rsid w:val="00FB3638"/>
    <w:rsid w:val="00FB6B6F"/>
    <w:rsid w:val="00FB7122"/>
    <w:rsid w:val="00FD0B65"/>
    <w:rsid w:val="00FD46CF"/>
    <w:rsid w:val="00FD66C2"/>
    <w:rsid w:val="00FE024E"/>
    <w:rsid w:val="00FE6DAC"/>
    <w:rsid w:val="00FE7601"/>
    <w:rsid w:val="00FF2C9C"/>
    <w:rsid w:val="00FF4D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64677C"/>
  <w15:chartTrackingRefBased/>
  <w15:docId w15:val="{350ACBA0-163F-42B5-84D2-52C995E439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C1E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5">
    <w:name w:val="Plain Table 5"/>
    <w:basedOn w:val="TableNormal"/>
    <w:uiPriority w:val="45"/>
    <w:rsid w:val="009168B4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NormalWeb">
    <w:name w:val="Normal (Web)"/>
    <w:basedOn w:val="Normal"/>
    <w:uiPriority w:val="99"/>
    <w:unhideWhenUsed/>
    <w:rsid w:val="00A269FA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56B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56B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661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615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615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61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6150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D75B6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75B6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DD75B6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DD75B6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2469C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69C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937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22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8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49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7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0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20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69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41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53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76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fda.gov/downloads/Food/GuidanceRegulation/GuidanceDocumentsRegulatoryInformation/UCM265446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4</TotalTime>
  <Pages>18</Pages>
  <Words>2981</Words>
  <Characters>16997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Smith</dc:creator>
  <cp:keywords/>
  <dc:description/>
  <cp:lastModifiedBy>Jessica Smith</cp:lastModifiedBy>
  <cp:revision>56</cp:revision>
  <dcterms:created xsi:type="dcterms:W3CDTF">2018-10-19T20:08:00Z</dcterms:created>
  <dcterms:modified xsi:type="dcterms:W3CDTF">2019-03-08T19:51:00Z</dcterms:modified>
</cp:coreProperties>
</file>